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737DD268" w:rsidR="00160CD3" w:rsidRDefault="00160CD3" w:rsidP="0025039E">
      <w:pPr>
        <w:spacing w:line="360" w:lineRule="auto"/>
        <w:rPr>
          <w:bCs/>
        </w:rPr>
      </w:pPr>
      <w:r w:rsidRPr="00895468">
        <w:rPr>
          <w:b/>
        </w:rPr>
        <w:t>Abstract:</w:t>
      </w:r>
      <w:r>
        <w:rPr>
          <w:bCs/>
        </w:rPr>
        <w:t xml:space="preserve"> </w:t>
      </w:r>
      <w:r w:rsidR="00AF17C5">
        <w:rPr>
          <w:bCs/>
        </w:rPr>
        <w:t>321</w:t>
      </w:r>
      <w:r w:rsidR="002D437C">
        <w:rPr>
          <w:bCs/>
        </w:rPr>
        <w:t xml:space="preserve"> </w:t>
      </w:r>
      <w:r>
        <w:rPr>
          <w:bCs/>
        </w:rPr>
        <w:t>words</w:t>
      </w:r>
    </w:p>
    <w:p w14:paraId="543417E2" w14:textId="05AAE9BF"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521769">
        <w:rPr>
          <w:bCs/>
        </w:rPr>
        <w:t>3</w:t>
      </w:r>
      <w:r w:rsidR="00270005">
        <w:rPr>
          <w:bCs/>
        </w:rPr>
        <w:t>48</w:t>
      </w:r>
      <w:r w:rsidR="00CF3820">
        <w:rPr>
          <w:bCs/>
        </w:rPr>
        <w:t xml:space="preserve"> </w:t>
      </w:r>
      <w:r>
        <w:rPr>
          <w:bCs/>
        </w:rPr>
        <w:t xml:space="preserve">words </w:t>
      </w:r>
    </w:p>
    <w:p w14:paraId="6D852392" w14:textId="551CE7E0"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705B52">
        <w:rPr>
          <w:bCs/>
        </w:rPr>
        <w:t>07</w:t>
      </w:r>
      <w:r w:rsidR="004F64A3">
        <w:rPr>
          <w:bCs/>
        </w:rPr>
        <w:t xml:space="preserve"> </w:t>
      </w:r>
      <w:r>
        <w:rPr>
          <w:bCs/>
        </w:rPr>
        <w:t>words</w:t>
      </w:r>
    </w:p>
    <w:p w14:paraId="27B29C84" w14:textId="501C88CC" w:rsidR="00160CD3" w:rsidRDefault="00160CD3" w:rsidP="0025039E">
      <w:pPr>
        <w:spacing w:line="360" w:lineRule="auto"/>
        <w:ind w:firstLine="720"/>
        <w:rPr>
          <w:bCs/>
        </w:rPr>
      </w:pPr>
      <w:r>
        <w:rPr>
          <w:bCs/>
        </w:rPr>
        <w:t xml:space="preserve">Methods: </w:t>
      </w:r>
      <w:r w:rsidR="006A7B9F">
        <w:rPr>
          <w:bCs/>
        </w:rPr>
        <w:t>2</w:t>
      </w:r>
      <w:r w:rsidR="003C776C">
        <w:rPr>
          <w:bCs/>
        </w:rPr>
        <w:t>5</w:t>
      </w:r>
      <w:r w:rsidR="00B42F33">
        <w:rPr>
          <w:bCs/>
        </w:rPr>
        <w:t>32</w:t>
      </w:r>
      <w:r w:rsidR="006A7B9F">
        <w:rPr>
          <w:bCs/>
        </w:rPr>
        <w:t xml:space="preserve"> </w:t>
      </w:r>
      <w:r>
        <w:rPr>
          <w:bCs/>
        </w:rPr>
        <w:t>words</w:t>
      </w:r>
    </w:p>
    <w:p w14:paraId="0A2B2CD4" w14:textId="4303C607" w:rsidR="00160CD3" w:rsidRDefault="00160CD3" w:rsidP="0025039E">
      <w:pPr>
        <w:spacing w:line="360" w:lineRule="auto"/>
        <w:ind w:firstLine="720"/>
        <w:rPr>
          <w:bCs/>
        </w:rPr>
      </w:pPr>
      <w:r>
        <w:rPr>
          <w:bCs/>
        </w:rPr>
        <w:t xml:space="preserve">Results: </w:t>
      </w:r>
      <w:r w:rsidR="00B106C9">
        <w:rPr>
          <w:bCs/>
        </w:rPr>
        <w:t>955</w:t>
      </w:r>
      <w:r w:rsidR="00515044">
        <w:rPr>
          <w:bCs/>
        </w:rPr>
        <w:t xml:space="preserve"> </w:t>
      </w:r>
      <w:r>
        <w:rPr>
          <w:bCs/>
        </w:rPr>
        <w:t>words (not including text in figures or tables)</w:t>
      </w:r>
    </w:p>
    <w:p w14:paraId="35636F53" w14:textId="6F3D9139" w:rsidR="00160CD3" w:rsidRDefault="00160CD3" w:rsidP="0025039E">
      <w:pPr>
        <w:spacing w:line="360" w:lineRule="auto"/>
        <w:ind w:firstLine="720"/>
        <w:rPr>
          <w:bCs/>
        </w:rPr>
      </w:pPr>
      <w:r>
        <w:rPr>
          <w:bCs/>
        </w:rPr>
        <w:t xml:space="preserve">Discussion: </w:t>
      </w:r>
      <w:r w:rsidR="00CF3820">
        <w:rPr>
          <w:bCs/>
        </w:rPr>
        <w:t>2</w:t>
      </w:r>
      <w:r w:rsidR="00521769">
        <w:rPr>
          <w:bCs/>
        </w:rPr>
        <w:t>3</w:t>
      </w:r>
      <w:r w:rsidR="00270005">
        <w:rPr>
          <w:bCs/>
        </w:rPr>
        <w:t>54</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22F0A473" w:rsidR="00AF17C5" w:rsidRP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leaf </w:t>
      </w:r>
      <w:r w:rsidR="00476F25">
        <w:t>nitrogen</w:t>
      </w:r>
      <w:r w:rsidR="00A70EE7">
        <w:t xml:space="preserve"> content</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xml:space="preserve">, following theoretical expectations. Results also indicate that </w:t>
      </w:r>
      <w:r w:rsidR="00AF17C5" w:rsidRPr="00A70EE7">
        <w:rPr>
          <w:i/>
          <w:iCs/>
          <w:lang w:val="el-GR"/>
        </w:rPr>
        <w:t>β</w:t>
      </w:r>
      <w:r w:rsidR="00AF17C5">
        <w:t xml:space="preserve"> was highly variable across the environmental gradient. Overall, results support patterns expected from the photosynthetic least-cost theory, demonstrating the capability of the theory to predict the integrative role of edaphic and climatic factors on leaf nitrogen content across environment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3AC500C"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 xml:space="preserve">-photosynthesis relationships across </w:t>
      </w:r>
      <w:r w:rsidR="004B4CA0">
        <w:t>nitrogen</w:t>
      </w:r>
      <w:r w:rsidR="00171C56">
        <w:t xml:space="preserve"> availability gradient</w:t>
      </w:r>
      <w:r w:rsidR="007A6DC4">
        <w:t>s</w:t>
      </w:r>
      <w:r w:rsidR="00171C56">
        <w:t xml:space="preserve">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6CD1226F"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61D7BFAA"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91AB379"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 xml:space="preserve">Generally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6E9B491E"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2B4C9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A0844F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w:t>
      </w:r>
      <w:r w:rsidR="005A0E7B">
        <w:lastRenderedPageBreak/>
        <w:t xml:space="preserve">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0869F4C"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through a reduction in costs of </w:t>
      </w:r>
      <w:r w:rsidR="0008663E">
        <w:t>nitrogen</w:t>
      </w:r>
      <w:r w:rsidR="001D1E96">
        <w:t xml:space="preserve"> acquisition, while soil moisture will increase </w:t>
      </w:r>
      <w:r w:rsidR="001D1E96" w:rsidRPr="00BA6872">
        <w:rPr>
          <w:i/>
          <w:iCs/>
          <w:lang w:val="el-GR"/>
        </w:rPr>
        <w:t>β</w:t>
      </w:r>
      <w:r w:rsidR="001D1E96">
        <w:t xml:space="preserve"> through a reduction in costs of </w:t>
      </w:r>
      <w:r w:rsidR="004B4CA0">
        <w:t>water</w:t>
      </w:r>
      <w:r w:rsidR="001D1E96">
        <w:t xml:space="preserve"> acquisition.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2275DE1C" w:rsidR="00781FB2" w:rsidRDefault="00705B52" w:rsidP="000374AE">
      <w:pPr>
        <w:spacing w:line="360" w:lineRule="auto"/>
      </w:pPr>
      <w:r>
        <w:rPr>
          <w:noProof/>
        </w:rPr>
        <w:drawing>
          <wp:inline distT="0" distB="0" distL="0" distR="0" wp14:anchorId="1ED696F7" wp14:editId="614CF475">
            <wp:extent cx="5943600" cy="2667635"/>
            <wp:effectExtent l="0" t="0" r="0" b="0"/>
            <wp:docPr id="852591107" name="Picture 1"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91107" name="Picture 1" descr="A diagram of a positive effect&#10;&#10;Description automatically generated"/>
                    <pic:cNvPicPr/>
                  </pic:nvPicPr>
                  <pic:blipFill>
                    <a:blip r:embed="rId8"/>
                    <a:stretch>
                      <a:fillRect/>
                    </a:stretch>
                  </pic:blipFill>
                  <pic:spPr>
                    <a:xfrm>
                      <a:off x="0" y="0"/>
                      <a:ext cx="5943600" cy="2667635"/>
                    </a:xfrm>
                    <a:prstGeom prst="rect">
                      <a:avLst/>
                    </a:prstGeom>
                  </pic:spPr>
                </pic:pic>
              </a:graphicData>
            </a:graphic>
          </wp:inline>
        </w:drawing>
      </w:r>
    </w:p>
    <w:p w14:paraId="73AEEA9D" w14:textId="52163D54"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 xml:space="preserve">the hypothesized path that explains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t>. Blue arrows indicate positive effects, while red arrows indicate negative effects.</w:t>
      </w:r>
      <w:r w:rsidR="003A259C">
        <w:t xml:space="preserve"> The blue arrow for C</w:t>
      </w:r>
      <w:r w:rsidR="003A259C">
        <w:rPr>
          <w:vertAlign w:val="subscript"/>
        </w:rPr>
        <w:t>3</w:t>
      </w:r>
      <w:r w:rsidR="003A259C">
        <w:t xml:space="preserve"> photosynthesis indicate</w:t>
      </w:r>
      <w:r w:rsidR="00705B52">
        <w:t>s</w:t>
      </w:r>
      <w:r w:rsidR="003A259C">
        <w:t xml:space="preserve"> greater </w:t>
      </w:r>
      <w:r w:rsidR="003A259C">
        <w:rPr>
          <w:i/>
          <w:iCs/>
          <w:lang w:val="el-GR"/>
        </w:rPr>
        <w:t>β</w:t>
      </w:r>
      <w:r w:rsidR="003A259C">
        <w:t xml:space="preserve"> </w:t>
      </w:r>
      <w:r w:rsidR="001E60B4">
        <w:t xml:space="preserve">respective </w:t>
      </w:r>
      <w:r w:rsidR="003A259C">
        <w:t>values in C</w:t>
      </w:r>
      <w:r w:rsidR="003A259C">
        <w:rPr>
          <w:vertAlign w:val="subscript"/>
        </w:rPr>
        <w:t>3</w:t>
      </w:r>
      <w:r w:rsidR="003A259C">
        <w:t xml:space="preserve"> species </w:t>
      </w:r>
      <w:r w:rsidR="00705B52">
        <w:t>compared to C</w:t>
      </w:r>
      <w:r w:rsidR="00705B52">
        <w:rPr>
          <w:vertAlign w:val="subscript"/>
        </w:rPr>
        <w:t>4</w:t>
      </w:r>
      <w:r w:rsidR="00705B52">
        <w:t xml:space="preserve"> species while the red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81B6562"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0E8D096B"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9"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20E4964A"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t>
      </w:r>
      <w:r w:rsidR="004B4CA0">
        <w:t>water</w:t>
      </w:r>
      <w:r>
        <w:t xml:space="preserve"> holding capacity (WHC; mm). Rows are arranged by longitude to visualize precipitation variability. </w:t>
      </w:r>
      <w:r w:rsidR="00954255">
        <w:t>C</w:t>
      </w:r>
      <w:r w:rsidR="006A74BD">
        <w:t xml:space="preserve">limate data were calculated using monthly PRISM data between 2006 and 2020 from the </w:t>
      </w:r>
      <w:r w:rsidR="00954255">
        <w:t xml:space="preserve">4-km </w:t>
      </w:r>
      <w:r w:rsidR="006A74BD">
        <w:t>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27C97B1C"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0"/>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N was determined by extracting composite soil samples in 1 M KCl,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r>
        <w:rPr>
          <w:i/>
          <w:iCs/>
        </w:rPr>
        <w:t>W</w:t>
      </w:r>
      <w:r>
        <w:rPr>
          <w:vertAlign w:val="subscript"/>
        </w:rPr>
        <w:t>n</w:t>
      </w:r>
      <w:r>
        <w:t>; mm) 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xml:space="preserve">. Daily sunlight hours were estimated for each day at each site using the ‘getSunlightTimes’ function in the ‘suncalc’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pedotransfer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Sercon Ltd., Chestshire, UK) interfaced to an isotope ratio mass spectrometer (PDZ Europa 20-20 Isotope Ratio Mass Spectrometer, Sercon Ltd., Chestshir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47DC99EC"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r>
        <w:rPr>
          <w:i/>
          <w:iCs/>
          <w:color w:val="000000"/>
        </w:rPr>
        <w:t>P</w:t>
      </w:r>
      <w:r>
        <w:rPr>
          <w:color w:val="000000"/>
          <w:vertAlign w:val="subscript"/>
        </w:rPr>
        <w:t>atm,z</w:t>
      </w:r>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6B05CADD"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lastRenderedPageBreak/>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F1983"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34769610"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0"/>
      <w:commentRangeStart w:id="1"/>
      <w:r w:rsidR="00F676C9">
        <w:t xml:space="preserve">90-, 60-, 30-, 20-, 15-, 10-, 9-, 8-, 7-, 6-, 5-, 4-, 3-, 2-, or 1-day </w:t>
      </w:r>
      <w:commentRangeEnd w:id="0"/>
      <w:r w:rsidR="003A15CB">
        <w:rPr>
          <w:rStyle w:val="CommentReference"/>
          <w:rFonts w:eastAsiaTheme="minorHAnsi" w:cs="Times New Roman (Body CS)"/>
        </w:rPr>
        <w:commentReference w:id="0"/>
      </w:r>
      <w:commentRangeEnd w:id="1"/>
      <w:r w:rsidR="00275E62">
        <w:rPr>
          <w:rStyle w:val="CommentReference"/>
          <w:rFonts w:eastAsiaTheme="minorHAnsi" w:cs="Times New Roman (Body CS)"/>
        </w:rPr>
        <w:commentReference w:id="1"/>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w:t>
      </w:r>
      <w:r w:rsidR="00965142">
        <w:lastRenderedPageBreak/>
        <w:t>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AICc)</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AICc</w:t>
      </w:r>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061B5035"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as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7A622D73"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lmer’</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3CAAC7BC" w:rsidR="003051E3" w:rsidRDefault="008A1B10" w:rsidP="000248EE">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rsidR="000248EE">
        <w:t xml:space="preserve">, </w:t>
      </w:r>
      <w:r w:rsidR="008D3E2B">
        <w:t xml:space="preserve">constructed </w:t>
      </w:r>
      <w:r w:rsidR="000248EE">
        <w:t>using patterns expected from photosynthetic least-cost theory (Fig. 1) and any additional pathway for which we could generate</w:t>
      </w:r>
      <w:r w:rsidR="00223A9B">
        <w:t xml:space="preserve"> </w:t>
      </w:r>
      <w:r w:rsidR="00483F04">
        <w:t>an</w:t>
      </w:r>
      <w:r w:rsidR="000248EE">
        <w:t xml:space="preserve"> </w:t>
      </w:r>
      <w:r w:rsidR="000248EE">
        <w:rPr>
          <w:i/>
          <w:iCs/>
        </w:rPr>
        <w:t>a priori</w:t>
      </w:r>
      <w:r w:rsidR="000248EE">
        <w:t xml:space="preserve"> hypothes</w:t>
      </w:r>
      <w:r w:rsidR="00483F04">
        <w:t>i</w:t>
      </w:r>
      <w:r w:rsidR="000248EE">
        <w:t xml:space="preserve">s. </w:t>
      </w:r>
      <w:r w:rsidR="00483F04">
        <w:t>T</w:t>
      </w:r>
      <w:r w:rsidR="000248EE">
        <w:t>he following models</w:t>
      </w:r>
      <w:r w:rsidR="00483F04">
        <w:t xml:space="preserve"> were loaded</w:t>
      </w:r>
      <w:r w:rsidR="000248EE">
        <w:t xml:space="preserve"> in to the structural equation model:</w:t>
      </w:r>
      <w:r w:rsidR="005D7A66">
        <w:t xml:space="preserve">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w:t>
      </w:r>
      <w:r w:rsidR="00B60944">
        <w:t>nitrogen</w:t>
      </w:r>
      <w:r w:rsidR="00854540">
        <w:t xml:space="preserve">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root transformed </w:t>
      </w:r>
      <w:r w:rsidR="003051E3">
        <w:rPr>
          <w:i/>
          <w:iCs/>
          <w:lang w:val="el-GR"/>
        </w:rPr>
        <w:t>β</w:t>
      </w:r>
      <w:r w:rsidR="003051E3">
        <w:t xml:space="preserve">, </w:t>
      </w:r>
      <w:r w:rsidR="00B60944">
        <w:t>nitrogen</w:t>
      </w:r>
      <w:r w:rsidR="003051E3">
        <w:t xml:space="preserve"> availability, log-transformed </w:t>
      </w:r>
      <w:r w:rsidR="003051E3">
        <w:rPr>
          <w:i/>
          <w:iCs/>
        </w:rPr>
        <w:t>M</w:t>
      </w:r>
      <w:r w:rsidR="003051E3">
        <w:rPr>
          <w:vertAlign w:val="subscript"/>
        </w:rPr>
        <w:t>area</w:t>
      </w:r>
      <w:r w:rsidR="003051E3">
        <w:t xml:space="preserve">, </w:t>
      </w:r>
      <w:r w:rsidR="00493CAF">
        <w:t>N-fixation ability</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root transformed</w:t>
      </w:r>
      <w:r w:rsidR="00B23C7F" w:rsidRPr="00B23C7F">
        <w:rPr>
          <w:i/>
          <w:iCs/>
        </w:rPr>
        <w:t xml:space="preserve"> </w:t>
      </w:r>
      <w:r w:rsidR="00B23C7F">
        <w:rPr>
          <w:i/>
          <w:iCs/>
          <w:lang w:val="el-GR"/>
        </w:rPr>
        <w:t>β</w:t>
      </w:r>
      <w:r w:rsidR="003051E3">
        <w:t>,</w:t>
      </w:r>
      <w:r w:rsidR="00BE3945">
        <w:t xml:space="preserve"> </w:t>
      </w:r>
      <w:r w:rsidR="00FB63DD" w:rsidRPr="00B83D30">
        <w:rPr>
          <w:i/>
          <w:iCs/>
          <w:color w:val="000000" w:themeColor="text1"/>
        </w:rPr>
        <w:t>VPD</w:t>
      </w:r>
      <w:r w:rsidR="005D7A66">
        <w:t xml:space="preserve">, </w:t>
      </w:r>
      <w:r w:rsidR="003051E3">
        <w:t xml:space="preserve">photosynthetic pathway, and soil moisture, </w:t>
      </w:r>
      <w:r w:rsidR="005D7A66">
        <w:t>(5) square-root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w:t>
      </w:r>
      <w:r w:rsidR="00B60944">
        <w:t>nitrogen</w:t>
      </w:r>
      <w:r w:rsidR="004210A0">
        <w:t xml:space="preserve"> availability</w:t>
      </w:r>
      <w:r w:rsidR="005F1C6D">
        <w:t>,</w:t>
      </w:r>
      <w:r w:rsidR="004210A0">
        <w:t xml:space="preserve"> soil moisture</w:t>
      </w:r>
      <w:r w:rsidR="005F1C6D">
        <w:t xml:space="preserve">, </w:t>
      </w:r>
      <w:r w:rsidR="00493CAF">
        <w:t>N-fixation ability</w:t>
      </w:r>
      <w:r w:rsidR="005F1C6D">
        <w:t>, and photosynthetic pathway</w:t>
      </w:r>
      <w:r w:rsidR="005D7A66">
        <w:t>,</w:t>
      </w:r>
      <w:r w:rsidR="003051E3">
        <w:t xml:space="preserve"> </w:t>
      </w:r>
      <w:r w:rsidR="00FB63DD" w:rsidRPr="00B83D30">
        <w:rPr>
          <w:i/>
          <w:iCs/>
          <w:color w:val="000000" w:themeColor="text1"/>
        </w:rPr>
        <w:t>VPD</w:t>
      </w:r>
      <w:r w:rsidR="003051E3">
        <w:t>, and % clay content,</w:t>
      </w:r>
      <w:r w:rsidR="005D7A66">
        <w:t xml:space="preserve"> (6)</w:t>
      </w:r>
      <w:r w:rsidR="007C20B9">
        <w:t xml:space="preserve"> </w:t>
      </w:r>
      <w:r w:rsidR="00B60944">
        <w:t>nitrogen</w:t>
      </w:r>
      <w:r w:rsidR="007C20B9">
        <w:t xml:space="preserve">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B83D30">
        <w:rPr>
          <w:i/>
          <w:iCs/>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commentRangeStart w:id="2"/>
      <w:r w:rsidR="004210A0">
        <w:t>lme</w:t>
      </w:r>
      <w:commentRangeEnd w:id="2"/>
      <w:r w:rsidR="00223A9B">
        <w:rPr>
          <w:rStyle w:val="CommentReference"/>
          <w:rFonts w:eastAsiaTheme="minorHAnsi" w:cs="Times New Roman (Body CS)"/>
        </w:rPr>
        <w:commentReference w:id="2"/>
      </w:r>
      <w:r w:rsidR="004210A0">
        <w:t xml:space="preserv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 xml:space="preserve">loaded into the piecewise structural equation model using the ‘psem’ function in the ‘piecewiseSEM’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1DD476D6"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t>
      </w:r>
      <w:r w:rsidR="00AA796B">
        <w:t>hree</w:t>
      </w:r>
      <w:r>
        <w:t xml:space="preserve"> correlation</w:t>
      </w:r>
      <w:r w:rsidR="00C3588E">
        <w:t>s</w:t>
      </w:r>
      <w:r w:rsidR="00E631D8">
        <w:t xml:space="preserve"> that contributed to poor overall model fit (Fisher’s </w:t>
      </w:r>
      <w:r w:rsidR="00E631D8">
        <w:rPr>
          <w:i/>
          <w:iCs/>
        </w:rPr>
        <w:t>C</w:t>
      </w:r>
      <w:r w:rsidR="00E631D8">
        <w:t>=</w:t>
      </w:r>
      <w:r w:rsidR="00530FF7">
        <w:t>182.022</w:t>
      </w:r>
      <w:r w:rsidR="00E631D8">
        <w:t xml:space="preserve">, </w:t>
      </w:r>
      <w:r w:rsidR="00E631D8">
        <w:rPr>
          <w:i/>
          <w:iCs/>
        </w:rPr>
        <w:t>p</w:t>
      </w:r>
      <w:r w:rsidR="00E631D8">
        <w:t>&lt;0.001; df=48; AIC=</w:t>
      </w:r>
      <w:r w:rsidR="00DA27B6">
        <w:t>274.022</w:t>
      </w:r>
      <w:r w:rsidR="00E631D8">
        <w:t>; BIC=</w:t>
      </w:r>
      <w:r w:rsidR="00DA27B6">
        <w:t>460.310</w:t>
      </w:r>
      <w:r w:rsidR="00E631D8">
        <w:t xml:space="preserve">): </w:t>
      </w:r>
      <w:r w:rsidR="00493CAF">
        <w:t>a correlation</w:t>
      </w:r>
      <w:r>
        <w:t xml:space="preserve"> between </w:t>
      </w:r>
      <w:r w:rsidR="00B60944">
        <w:t>nitrogen</w:t>
      </w:r>
      <w:r>
        <w:t xml:space="preserve"> availability and </w:t>
      </w:r>
      <w:r w:rsidR="00FB63DD" w:rsidRPr="00565BF9">
        <w:rPr>
          <w:i/>
          <w:iCs/>
          <w:color w:val="000000" w:themeColor="text1"/>
        </w:rPr>
        <w:t>VPD</w:t>
      </w:r>
      <w:r w:rsidR="00565BF9">
        <w:rPr>
          <w:vertAlign w:val="subscript"/>
        </w:rPr>
        <w:t>90</w:t>
      </w:r>
      <w:r w:rsidR="00FB63DD">
        <w:t xml:space="preserve"> </w:t>
      </w:r>
      <w:r>
        <w:t>(</w:t>
      </w:r>
      <w:r>
        <w:rPr>
          <w:i/>
          <w:iCs/>
        </w:rPr>
        <w:t>p</w:t>
      </w:r>
      <w:r>
        <w:t>&lt;0.0</w:t>
      </w:r>
      <w:r w:rsidR="00DA27B6">
        <w:t>01</w:t>
      </w:r>
      <w:r>
        <w:t>)</w:t>
      </w:r>
      <w:r w:rsidR="00AA796B">
        <w:t>,</w:t>
      </w:r>
      <w:r w:rsidR="00E631D8">
        <w:t xml:space="preserve"> </w:t>
      </w:r>
      <w:r w:rsidR="00493CAF">
        <w:t>a correlation</w:t>
      </w:r>
      <w:r w:rsidR="00837B4A">
        <w:t xml:space="preserve"> between </w:t>
      </w:r>
      <w:r w:rsidR="00837B4A">
        <w:rPr>
          <w:i/>
          <w:iCs/>
          <w:lang w:val="el-GR"/>
        </w:rPr>
        <w:t>β</w:t>
      </w:r>
      <w:r w:rsidR="00837B4A">
        <w:t xml:space="preserve"> and </w:t>
      </w:r>
      <w:r w:rsidR="00FB63DD" w:rsidRPr="00B83D30">
        <w:rPr>
          <w:i/>
          <w:iCs/>
          <w:color w:val="000000" w:themeColor="text1"/>
        </w:rPr>
        <w:t>VPD</w:t>
      </w:r>
      <w:r w:rsidR="00FB63DD">
        <w:t xml:space="preserve"> </w:t>
      </w:r>
      <w:r w:rsidR="00C3588E">
        <w:t>(</w:t>
      </w:r>
      <w:r w:rsidR="00C3588E">
        <w:rPr>
          <w:i/>
          <w:iCs/>
        </w:rPr>
        <w:t>p</w:t>
      </w:r>
      <w:r w:rsidR="00C3588E">
        <w:t>&lt;0.0</w:t>
      </w:r>
      <w:r w:rsidR="00DA27B6">
        <w:t>5</w:t>
      </w:r>
      <w:r w:rsidR="00C3588E">
        <w:t>)</w:t>
      </w:r>
      <w:r w:rsidR="00AA796B">
        <w:t xml:space="preserve">, and </w:t>
      </w:r>
      <w:r w:rsidR="00493CAF">
        <w:t xml:space="preserve">a correlation </w:t>
      </w:r>
      <w:r w:rsidR="00AA796B">
        <w:t xml:space="preserve">between soil moisture and </w:t>
      </w:r>
      <w:r w:rsidR="00AA796B">
        <w:rPr>
          <w:i/>
          <w:iCs/>
        </w:rPr>
        <w:t>N</w:t>
      </w:r>
      <w:r w:rsidR="00AA796B">
        <w:rPr>
          <w:vertAlign w:val="subscript"/>
        </w:rPr>
        <w:t>mass</w:t>
      </w:r>
      <w:r w:rsidR="00AA796B">
        <w:t xml:space="preserve"> (</w:t>
      </w:r>
      <w:r w:rsidR="00AA796B">
        <w:rPr>
          <w:i/>
          <w:iCs/>
        </w:rPr>
        <w:t>p</w:t>
      </w:r>
      <w:r w:rsidR="00AA796B">
        <w:t>&lt;0.0</w:t>
      </w:r>
      <w:r w:rsidR="00DA27B6">
        <w:t>5</w:t>
      </w:r>
      <w:r w:rsidR="00AA796B">
        <w:t>)</w:t>
      </w:r>
      <w:r w:rsidR="00E631D8">
        <w:t xml:space="preserve">. </w:t>
      </w:r>
      <w:r w:rsidR="00493CAF">
        <w:t>C</w:t>
      </w:r>
      <w:r w:rsidR="00275E62">
        <w:t xml:space="preserve">orrelations </w:t>
      </w:r>
      <w:r w:rsidR="00493CAF">
        <w:t>were</w:t>
      </w:r>
      <w:r w:rsidR="00275E62">
        <w:t xml:space="preserve"> included in the model as correlated errors, as we did not have hypotheses to explain the</w:t>
      </w:r>
      <w:r w:rsidR="00AA796B">
        <w:t>ir direct relationships</w:t>
      </w:r>
      <w:r w:rsidR="00DA27B6">
        <w:t>. Correlated errors</w:t>
      </w:r>
      <w:r w:rsidR="00AA796B">
        <w:t xml:space="preserve"> </w:t>
      </w:r>
      <w:r>
        <w:t>improved model fit (</w:t>
      </w:r>
      <w:r w:rsidR="00AB05EA">
        <w:t xml:space="preserve">Fisher’s </w:t>
      </w:r>
      <w:r w:rsidR="00AB05EA">
        <w:rPr>
          <w:i/>
          <w:iCs/>
        </w:rPr>
        <w:t>C</w:t>
      </w:r>
      <w:r w:rsidR="00AB05EA">
        <w:t>=</w:t>
      </w:r>
      <w:r w:rsidR="00DA27B6">
        <w:t>28.137</w:t>
      </w:r>
      <w:r w:rsidR="00AB05EA">
        <w:t xml:space="preserve">, </w:t>
      </w:r>
      <w:r w:rsidR="00AB05EA" w:rsidRPr="00710FF4">
        <w:rPr>
          <w:i/>
          <w:iCs/>
        </w:rPr>
        <w:t>p</w:t>
      </w:r>
      <w:r w:rsidR="00AB05EA">
        <w:t>=0.9</w:t>
      </w:r>
      <w:r w:rsidR="00DA27B6">
        <w:t>50</w:t>
      </w:r>
      <w:r w:rsidR="00AB05EA">
        <w:t>; df=42; AIC=</w:t>
      </w:r>
      <w:r w:rsidR="00DA27B6">
        <w:t>120.137</w:t>
      </w:r>
      <w:r w:rsidR="00AB05EA">
        <w:t>; BIC=</w:t>
      </w:r>
      <w:r w:rsidR="00DA27B6">
        <w:t>306.425</w:t>
      </w:r>
      <w:r>
        <w:t xml:space="preserve">) and </w:t>
      </w:r>
      <w:r w:rsidR="00493CAF">
        <w:t xml:space="preserve">allowed the model to </w:t>
      </w:r>
      <w:r>
        <w:t>satisf</w:t>
      </w:r>
      <w:r w:rsidR="00493CAF">
        <w:t>y</w:t>
      </w:r>
      <w:r>
        <w:t xml:space="preserve">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0C40B2" w14:textId="151E5AB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0D92DDAC" w14:textId="7FF4F5A9" w:rsidR="00E52152" w:rsidRDefault="00E52152" w:rsidP="0025039E">
      <w:pPr>
        <w:spacing w:line="360" w:lineRule="auto"/>
        <w:rPr>
          <w:b/>
          <w:bCs/>
          <w:color w:val="000000" w:themeColor="text1"/>
        </w:rPr>
      </w:pPr>
      <w:r>
        <w:rPr>
          <w:b/>
          <w:bCs/>
          <w:noProof/>
          <w:color w:val="000000" w:themeColor="text1"/>
        </w:rPr>
        <w:drawing>
          <wp:inline distT="0" distB="0" distL="0" distR="0" wp14:anchorId="73815545" wp14:editId="5781EAF8">
            <wp:extent cx="5943600" cy="2228850"/>
            <wp:effectExtent l="0" t="0" r="0" b="6350"/>
            <wp:docPr id="71345469" name="Picture 5"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5469" name="Picture 5"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907720"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r w:rsidR="00067F56" w:rsidRPr="00FE4728">
        <w:rPr>
          <w:rFonts w:ascii="Times New Roman" w:hAnsi="Times New Roman" w:cs="Times New Roman"/>
          <w:color w:val="000000" w:themeColor="text1"/>
          <w:sz w:val="24"/>
          <w:szCs w:val="24"/>
        </w:rPr>
        <w:t>AICc=</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260FF65"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63BD448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0378D680"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B60944">
        <w:rPr>
          <w:color w:val="000000" w:themeColor="text1"/>
        </w:rPr>
        <w:t>nitroge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22BB452D"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i</w:t>
      </w:r>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5CDB4815" w:rsidR="00C3588E" w:rsidRDefault="00DA27B6" w:rsidP="00D224C0">
      <w:pPr>
        <w:spacing w:line="360" w:lineRule="auto"/>
        <w:rPr>
          <w:color w:val="000000" w:themeColor="text1"/>
        </w:rPr>
      </w:pPr>
      <w:r>
        <w:rPr>
          <w:color w:val="000000" w:themeColor="text1"/>
        </w:rPr>
        <w:t>Structural equation model result</w:t>
      </w:r>
      <w:commentRangeStart w:id="3"/>
      <w:commentRangeStart w:id="4"/>
      <w:r w:rsidR="004F3544">
        <w:rPr>
          <w:color w:val="000000" w:themeColor="text1"/>
        </w:rPr>
        <w:t>s</w:t>
      </w:r>
      <w:commentRangeEnd w:id="3"/>
      <w:r w:rsidR="009E29E9">
        <w:rPr>
          <w:rStyle w:val="CommentReference"/>
          <w:rFonts w:eastAsiaTheme="minorHAnsi" w:cs="Times New Roman (Body CS)"/>
        </w:rPr>
        <w:commentReference w:id="3"/>
      </w:r>
      <w:commentRangeEnd w:id="4"/>
      <w:r w:rsidR="00D224C0">
        <w:rPr>
          <w:rStyle w:val="CommentReference"/>
          <w:rFonts w:eastAsiaTheme="minorHAnsi" w:cs="Times New Roman (Body CS)"/>
        </w:rPr>
        <w:commentReference w:id="4"/>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0E63B1">
        <w:rPr>
          <w:color w:val="000000" w:themeColor="text1"/>
        </w:rPr>
        <w:t xml:space="preserve"> species and N-fixing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4E5FB0" w:rsidRPr="001C0C03" w14:paraId="0FCD9FEB" w14:textId="77777777" w:rsidTr="000E40FF">
        <w:trPr>
          <w:jc w:val="center"/>
        </w:trPr>
        <w:tc>
          <w:tcPr>
            <w:tcW w:w="360" w:type="dxa"/>
            <w:vMerge w:val="restart"/>
            <w:tcBorders>
              <w:top w:val="nil"/>
              <w:left w:val="nil"/>
              <w:right w:val="nil"/>
            </w:tcBorders>
            <w:vAlign w:val="center"/>
          </w:tcPr>
          <w:p w14:paraId="4472D992" w14:textId="1E5AD953"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051182EB" w14:textId="59D7FB30" w:rsidR="004E5FB0" w:rsidRPr="0028298A" w:rsidRDefault="004E5FB0" w:rsidP="004E5FB0">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tcPr>
          <w:p w14:paraId="0BD832C9" w14:textId="5DC4DC15" w:rsidR="004E5FB0" w:rsidRPr="004E5FB0" w:rsidRDefault="004E5FB0" w:rsidP="004E5FB0">
            <w:pPr>
              <w:jc w:val="right"/>
              <w:rPr>
                <w:color w:val="000000"/>
                <w:sz w:val="20"/>
                <w:szCs w:val="20"/>
              </w:rPr>
            </w:pPr>
            <w:r w:rsidRPr="004E5FB0">
              <w:rPr>
                <w:sz w:val="20"/>
                <w:szCs w:val="20"/>
              </w:rPr>
              <w:t>0.402</w:t>
            </w:r>
          </w:p>
        </w:tc>
        <w:tc>
          <w:tcPr>
            <w:tcW w:w="880" w:type="dxa"/>
            <w:tcBorders>
              <w:top w:val="nil"/>
              <w:left w:val="nil"/>
              <w:bottom w:val="nil"/>
              <w:right w:val="nil"/>
            </w:tcBorders>
          </w:tcPr>
          <w:p w14:paraId="00211274" w14:textId="6AD3601B" w:rsidR="004E5FB0" w:rsidRPr="004E5FB0" w:rsidRDefault="004E5FB0" w:rsidP="004E5FB0">
            <w:pPr>
              <w:jc w:val="right"/>
              <w:rPr>
                <w:b/>
                <w:bCs/>
                <w:color w:val="000000"/>
                <w:sz w:val="20"/>
                <w:szCs w:val="20"/>
              </w:rPr>
            </w:pPr>
            <w:r w:rsidRPr="004E5FB0">
              <w:rPr>
                <w:b/>
                <w:bCs/>
                <w:sz w:val="20"/>
                <w:szCs w:val="20"/>
              </w:rPr>
              <w:t>0.003</w:t>
            </w:r>
          </w:p>
        </w:tc>
      </w:tr>
      <w:tr w:rsidR="004E5FB0" w:rsidRPr="001C0C03" w14:paraId="0B95B0D8" w14:textId="77777777" w:rsidTr="000E40FF">
        <w:trPr>
          <w:jc w:val="center"/>
        </w:trPr>
        <w:tc>
          <w:tcPr>
            <w:tcW w:w="360" w:type="dxa"/>
            <w:vMerge/>
            <w:tcBorders>
              <w:top w:val="nil"/>
              <w:left w:val="nil"/>
              <w:right w:val="nil"/>
            </w:tcBorders>
            <w:vAlign w:val="center"/>
          </w:tcPr>
          <w:p w14:paraId="45389402"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692F38F" w14:textId="17543ABB" w:rsidR="004E5FB0" w:rsidRPr="0028298A" w:rsidRDefault="004E5FB0" w:rsidP="004E5FB0">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tcPr>
          <w:p w14:paraId="6E967ED3" w14:textId="053C0815" w:rsidR="004E5FB0" w:rsidRPr="004E5FB0" w:rsidRDefault="004E5FB0" w:rsidP="004E5FB0">
            <w:pPr>
              <w:jc w:val="right"/>
              <w:rPr>
                <w:color w:val="000000"/>
                <w:sz w:val="20"/>
                <w:szCs w:val="20"/>
              </w:rPr>
            </w:pPr>
            <w:r w:rsidRPr="004E5FB0">
              <w:rPr>
                <w:sz w:val="20"/>
                <w:szCs w:val="20"/>
              </w:rPr>
              <w:t>-0.326</w:t>
            </w:r>
          </w:p>
        </w:tc>
        <w:tc>
          <w:tcPr>
            <w:tcW w:w="880" w:type="dxa"/>
            <w:tcBorders>
              <w:top w:val="nil"/>
              <w:left w:val="nil"/>
              <w:bottom w:val="nil"/>
              <w:right w:val="nil"/>
            </w:tcBorders>
          </w:tcPr>
          <w:p w14:paraId="1E8C689A" w14:textId="31240E3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75B59C55" w14:textId="77777777" w:rsidTr="000E40FF">
        <w:trPr>
          <w:jc w:val="center"/>
        </w:trPr>
        <w:tc>
          <w:tcPr>
            <w:tcW w:w="360" w:type="dxa"/>
            <w:vMerge/>
            <w:tcBorders>
              <w:top w:val="nil"/>
              <w:left w:val="nil"/>
              <w:right w:val="nil"/>
            </w:tcBorders>
            <w:vAlign w:val="center"/>
          </w:tcPr>
          <w:p w14:paraId="08ADFA3B"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15655FE9" w14:textId="6124A1E9" w:rsidR="004E5FB0" w:rsidRPr="0028298A" w:rsidRDefault="004E5FB0" w:rsidP="004E5FB0">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tcPr>
          <w:p w14:paraId="6D1D2324" w14:textId="1AE9BC43" w:rsidR="004E5FB0" w:rsidRPr="004E5FB0" w:rsidRDefault="004E5FB0" w:rsidP="004E5FB0">
            <w:pPr>
              <w:jc w:val="right"/>
              <w:rPr>
                <w:color w:val="000000"/>
                <w:sz w:val="20"/>
                <w:szCs w:val="20"/>
              </w:rPr>
            </w:pPr>
            <w:r w:rsidRPr="004E5FB0">
              <w:rPr>
                <w:sz w:val="20"/>
                <w:szCs w:val="20"/>
              </w:rPr>
              <w:t>0.265</w:t>
            </w:r>
          </w:p>
        </w:tc>
        <w:tc>
          <w:tcPr>
            <w:tcW w:w="880" w:type="dxa"/>
            <w:tcBorders>
              <w:top w:val="nil"/>
              <w:left w:val="nil"/>
              <w:bottom w:val="nil"/>
              <w:right w:val="nil"/>
            </w:tcBorders>
          </w:tcPr>
          <w:p w14:paraId="11DA1072" w14:textId="4C6DB351" w:rsidR="004E5FB0" w:rsidRPr="004E5FB0" w:rsidRDefault="004E5FB0" w:rsidP="004E5FB0">
            <w:pPr>
              <w:jc w:val="right"/>
              <w:rPr>
                <w:b/>
                <w:bCs/>
                <w:color w:val="000000"/>
                <w:sz w:val="20"/>
                <w:szCs w:val="20"/>
              </w:rPr>
            </w:pPr>
            <w:r w:rsidRPr="004E5FB0">
              <w:rPr>
                <w:b/>
                <w:bCs/>
                <w:sz w:val="20"/>
                <w:szCs w:val="20"/>
              </w:rPr>
              <w:t>0.001</w:t>
            </w:r>
          </w:p>
        </w:tc>
      </w:tr>
      <w:tr w:rsidR="004E5FB0" w:rsidRPr="001C0C03" w14:paraId="0419F5C8" w14:textId="77777777" w:rsidTr="000E40FF">
        <w:trPr>
          <w:jc w:val="center"/>
        </w:trPr>
        <w:tc>
          <w:tcPr>
            <w:tcW w:w="360" w:type="dxa"/>
            <w:vMerge/>
            <w:tcBorders>
              <w:top w:val="nil"/>
              <w:left w:val="nil"/>
              <w:right w:val="nil"/>
            </w:tcBorders>
            <w:vAlign w:val="center"/>
          </w:tcPr>
          <w:p w14:paraId="533B6E8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A0CF2DD" w14:textId="7E919CFA" w:rsidR="004E5FB0" w:rsidRPr="0028298A" w:rsidRDefault="004E5FB0" w:rsidP="004E5FB0">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tcPr>
          <w:p w14:paraId="4DCDC161" w14:textId="3374C839" w:rsidR="004E5FB0" w:rsidRPr="004E5FB0" w:rsidRDefault="004E5FB0" w:rsidP="004E5FB0">
            <w:pPr>
              <w:jc w:val="right"/>
              <w:rPr>
                <w:color w:val="000000"/>
                <w:sz w:val="20"/>
                <w:szCs w:val="20"/>
              </w:rPr>
            </w:pPr>
            <w:r w:rsidRPr="004E5FB0">
              <w:rPr>
                <w:sz w:val="20"/>
                <w:szCs w:val="20"/>
              </w:rPr>
              <w:t>0.203</w:t>
            </w:r>
          </w:p>
        </w:tc>
        <w:tc>
          <w:tcPr>
            <w:tcW w:w="880" w:type="dxa"/>
            <w:tcBorders>
              <w:top w:val="nil"/>
              <w:left w:val="nil"/>
              <w:bottom w:val="nil"/>
              <w:right w:val="nil"/>
            </w:tcBorders>
          </w:tcPr>
          <w:p w14:paraId="69808FCF" w14:textId="740434F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2F691E4A" w14:textId="77777777" w:rsidTr="000E40FF">
        <w:trPr>
          <w:jc w:val="center"/>
        </w:trPr>
        <w:tc>
          <w:tcPr>
            <w:tcW w:w="360" w:type="dxa"/>
            <w:vMerge/>
            <w:tcBorders>
              <w:top w:val="nil"/>
              <w:left w:val="nil"/>
              <w:right w:val="nil"/>
            </w:tcBorders>
            <w:vAlign w:val="center"/>
          </w:tcPr>
          <w:p w14:paraId="72F6BD9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7ED52691" w14:textId="1BF16470" w:rsidR="004E5FB0" w:rsidRPr="0028298A" w:rsidRDefault="004E5FB0" w:rsidP="004E5FB0">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tcPr>
          <w:p w14:paraId="523596AA" w14:textId="45BAC6F2" w:rsidR="004E5FB0" w:rsidRPr="004E5FB0" w:rsidRDefault="004E5FB0" w:rsidP="004E5FB0">
            <w:pPr>
              <w:jc w:val="right"/>
              <w:rPr>
                <w:color w:val="000000"/>
                <w:sz w:val="20"/>
                <w:szCs w:val="20"/>
              </w:rPr>
            </w:pPr>
            <w:r w:rsidRPr="004E5FB0">
              <w:rPr>
                <w:sz w:val="20"/>
                <w:szCs w:val="20"/>
              </w:rPr>
              <w:t>0.187</w:t>
            </w:r>
          </w:p>
        </w:tc>
        <w:tc>
          <w:tcPr>
            <w:tcW w:w="880" w:type="dxa"/>
            <w:tcBorders>
              <w:top w:val="nil"/>
              <w:left w:val="nil"/>
              <w:bottom w:val="nil"/>
              <w:right w:val="nil"/>
            </w:tcBorders>
          </w:tcPr>
          <w:p w14:paraId="6CE1D9B0" w14:textId="21FDB57D" w:rsidR="004E5FB0" w:rsidRPr="004E5FB0" w:rsidRDefault="004E5FB0" w:rsidP="004E5FB0">
            <w:pPr>
              <w:jc w:val="right"/>
              <w:rPr>
                <w:b/>
                <w:bCs/>
                <w:i/>
                <w:iCs/>
                <w:color w:val="000000"/>
                <w:sz w:val="20"/>
                <w:szCs w:val="20"/>
              </w:rPr>
            </w:pPr>
            <w:r w:rsidRPr="004E5FB0">
              <w:rPr>
                <w:sz w:val="20"/>
                <w:szCs w:val="20"/>
              </w:rPr>
              <w:t>0.157</w:t>
            </w:r>
          </w:p>
        </w:tc>
      </w:tr>
      <w:tr w:rsidR="004E5FB0" w:rsidRPr="001C0C03" w14:paraId="6AF4135F" w14:textId="77777777" w:rsidTr="000E40FF">
        <w:trPr>
          <w:jc w:val="center"/>
        </w:trPr>
        <w:tc>
          <w:tcPr>
            <w:tcW w:w="360" w:type="dxa"/>
            <w:vMerge/>
            <w:tcBorders>
              <w:top w:val="nil"/>
              <w:left w:val="nil"/>
              <w:right w:val="nil"/>
            </w:tcBorders>
            <w:vAlign w:val="center"/>
          </w:tcPr>
          <w:p w14:paraId="24C9811F"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616B5462" w14:textId="1CA4B6DB" w:rsidR="004E5FB0" w:rsidRPr="0028298A" w:rsidRDefault="004E5FB0" w:rsidP="004E5FB0">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tcPr>
          <w:p w14:paraId="6D91106F" w14:textId="2CAA67A5" w:rsidR="004E5FB0" w:rsidRPr="004E5FB0" w:rsidRDefault="004E5FB0" w:rsidP="004E5FB0">
            <w:pPr>
              <w:jc w:val="right"/>
              <w:rPr>
                <w:color w:val="000000"/>
                <w:sz w:val="20"/>
                <w:szCs w:val="20"/>
              </w:rPr>
            </w:pPr>
            <w:r w:rsidRPr="004E5FB0">
              <w:rPr>
                <w:sz w:val="20"/>
                <w:szCs w:val="20"/>
              </w:rPr>
              <w:t>-0.177</w:t>
            </w:r>
          </w:p>
        </w:tc>
        <w:tc>
          <w:tcPr>
            <w:tcW w:w="880" w:type="dxa"/>
            <w:tcBorders>
              <w:top w:val="nil"/>
              <w:left w:val="nil"/>
              <w:bottom w:val="nil"/>
              <w:right w:val="nil"/>
            </w:tcBorders>
          </w:tcPr>
          <w:p w14:paraId="7130748C" w14:textId="3FADA78D" w:rsidR="004E5FB0" w:rsidRPr="004E5FB0" w:rsidRDefault="004E5FB0" w:rsidP="004E5FB0">
            <w:pPr>
              <w:jc w:val="right"/>
              <w:rPr>
                <w:b/>
                <w:bCs/>
                <w:color w:val="000000"/>
                <w:sz w:val="20"/>
                <w:szCs w:val="20"/>
              </w:rPr>
            </w:pPr>
            <w:r w:rsidRPr="004E5FB0">
              <w:rPr>
                <w:b/>
                <w:bCs/>
                <w:sz w:val="20"/>
                <w:szCs w:val="20"/>
              </w:rPr>
              <w:t>0.013</w:t>
            </w:r>
          </w:p>
        </w:tc>
      </w:tr>
      <w:tr w:rsidR="004E5FB0" w:rsidRPr="001C0C03" w14:paraId="40A8D90F" w14:textId="77777777" w:rsidTr="000E40FF">
        <w:trPr>
          <w:jc w:val="center"/>
        </w:trPr>
        <w:tc>
          <w:tcPr>
            <w:tcW w:w="360" w:type="dxa"/>
            <w:vMerge/>
            <w:tcBorders>
              <w:top w:val="nil"/>
              <w:left w:val="nil"/>
              <w:right w:val="nil"/>
            </w:tcBorders>
            <w:vAlign w:val="center"/>
          </w:tcPr>
          <w:p w14:paraId="30980EBC"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547A1970" w14:textId="5FCCBBEF" w:rsidR="004E5FB0" w:rsidRPr="0028298A" w:rsidRDefault="004E5FB0" w:rsidP="004E5FB0">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tcPr>
          <w:p w14:paraId="6B2EC10A" w14:textId="4D7AAEED" w:rsidR="004E5FB0" w:rsidRPr="004E5FB0" w:rsidRDefault="004E5FB0" w:rsidP="004E5FB0">
            <w:pPr>
              <w:jc w:val="right"/>
              <w:rPr>
                <w:color w:val="000000"/>
                <w:sz w:val="20"/>
                <w:szCs w:val="20"/>
              </w:rPr>
            </w:pPr>
            <w:r w:rsidRPr="004E5FB0">
              <w:rPr>
                <w:sz w:val="20"/>
                <w:szCs w:val="20"/>
              </w:rPr>
              <w:t>0.145</w:t>
            </w:r>
          </w:p>
        </w:tc>
        <w:tc>
          <w:tcPr>
            <w:tcW w:w="880" w:type="dxa"/>
            <w:tcBorders>
              <w:top w:val="nil"/>
              <w:left w:val="nil"/>
              <w:bottom w:val="nil"/>
              <w:right w:val="nil"/>
            </w:tcBorders>
          </w:tcPr>
          <w:p w14:paraId="7BB0974A" w14:textId="625F1B1C" w:rsidR="004E5FB0" w:rsidRPr="004E5FB0" w:rsidRDefault="004E5FB0" w:rsidP="004E5FB0">
            <w:pPr>
              <w:jc w:val="right"/>
              <w:rPr>
                <w:b/>
                <w:bCs/>
                <w:color w:val="000000"/>
                <w:sz w:val="20"/>
                <w:szCs w:val="20"/>
              </w:rPr>
            </w:pPr>
            <w:r w:rsidRPr="004E5FB0">
              <w:rPr>
                <w:b/>
                <w:bCs/>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4E5FB0"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65881503" w14:textId="08A67BAC" w:rsidR="004E5FB0" w:rsidRPr="001C0C03" w:rsidRDefault="004E5FB0" w:rsidP="004E5FB0">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45815AEA" w:rsidR="004E5FB0" w:rsidRPr="004E5FB0" w:rsidRDefault="004E5FB0" w:rsidP="004E5FB0">
            <w:pPr>
              <w:jc w:val="right"/>
              <w:rPr>
                <w:color w:val="000000"/>
                <w:sz w:val="20"/>
                <w:szCs w:val="20"/>
              </w:rPr>
            </w:pPr>
            <w:r w:rsidRPr="004E5FB0">
              <w:rPr>
                <w:color w:val="000000"/>
                <w:sz w:val="20"/>
                <w:szCs w:val="20"/>
              </w:rPr>
              <w:t>0.73</w:t>
            </w:r>
            <w:r>
              <w:rPr>
                <w:color w:val="000000"/>
                <w:sz w:val="20"/>
                <w:szCs w:val="20"/>
              </w:rPr>
              <w:t>0</w:t>
            </w:r>
          </w:p>
        </w:tc>
        <w:tc>
          <w:tcPr>
            <w:tcW w:w="880" w:type="dxa"/>
            <w:tcBorders>
              <w:top w:val="nil"/>
              <w:left w:val="nil"/>
              <w:bottom w:val="nil"/>
              <w:right w:val="nil"/>
            </w:tcBorders>
            <w:vAlign w:val="bottom"/>
          </w:tcPr>
          <w:p w14:paraId="454736DF" w14:textId="7CAC6114" w:rsidR="004E5FB0" w:rsidRPr="002B07E7" w:rsidRDefault="004E5FB0" w:rsidP="004E5FB0">
            <w:pPr>
              <w:jc w:val="right"/>
              <w:rPr>
                <w:b/>
                <w:bCs/>
                <w:i/>
                <w:iCs/>
                <w:color w:val="000000"/>
                <w:sz w:val="20"/>
                <w:szCs w:val="20"/>
              </w:rPr>
            </w:pPr>
            <w:r w:rsidRPr="002B07E7">
              <w:rPr>
                <w:b/>
                <w:bCs/>
                <w:color w:val="000000"/>
                <w:sz w:val="20"/>
                <w:szCs w:val="20"/>
              </w:rPr>
              <w:t>&lt;0.001</w:t>
            </w:r>
          </w:p>
        </w:tc>
      </w:tr>
      <w:tr w:rsidR="004E5FB0" w:rsidRPr="001C0C03" w14:paraId="218BE3A4" w14:textId="77777777" w:rsidTr="0028298A">
        <w:trPr>
          <w:jc w:val="center"/>
        </w:trPr>
        <w:tc>
          <w:tcPr>
            <w:tcW w:w="360" w:type="dxa"/>
            <w:vMerge/>
            <w:tcBorders>
              <w:left w:val="nil"/>
              <w:bottom w:val="nil"/>
              <w:right w:val="nil"/>
            </w:tcBorders>
            <w:vAlign w:val="center"/>
          </w:tcPr>
          <w:p w14:paraId="03682A8B"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4E34C94C" w14:textId="28AB0DB8" w:rsidR="004E5FB0" w:rsidRPr="001C0C03" w:rsidRDefault="004E5FB0" w:rsidP="004E5FB0">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055F3935" w:rsidR="004E5FB0" w:rsidRPr="004E5FB0" w:rsidRDefault="004E5FB0" w:rsidP="004E5FB0">
            <w:pPr>
              <w:jc w:val="right"/>
              <w:rPr>
                <w:color w:val="000000"/>
                <w:sz w:val="20"/>
                <w:szCs w:val="20"/>
              </w:rPr>
            </w:pPr>
            <w:r w:rsidRPr="004E5FB0">
              <w:rPr>
                <w:color w:val="000000"/>
                <w:sz w:val="20"/>
                <w:szCs w:val="20"/>
              </w:rPr>
              <w:t>0.322</w:t>
            </w:r>
          </w:p>
        </w:tc>
        <w:tc>
          <w:tcPr>
            <w:tcW w:w="880" w:type="dxa"/>
            <w:tcBorders>
              <w:top w:val="nil"/>
              <w:left w:val="nil"/>
              <w:bottom w:val="nil"/>
              <w:right w:val="nil"/>
            </w:tcBorders>
            <w:vAlign w:val="bottom"/>
          </w:tcPr>
          <w:p w14:paraId="63B13D5C" w14:textId="52BB3C00"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3D9599D" w14:textId="77777777" w:rsidTr="0028298A">
        <w:trPr>
          <w:jc w:val="center"/>
        </w:trPr>
        <w:tc>
          <w:tcPr>
            <w:tcW w:w="360" w:type="dxa"/>
            <w:vMerge/>
            <w:tcBorders>
              <w:left w:val="nil"/>
              <w:bottom w:val="nil"/>
              <w:right w:val="nil"/>
            </w:tcBorders>
            <w:vAlign w:val="center"/>
          </w:tcPr>
          <w:p w14:paraId="22605593"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64BFB773" w14:textId="528D6568" w:rsidR="004E5FB0" w:rsidRPr="001C0C03" w:rsidRDefault="004E5FB0" w:rsidP="004E5FB0">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0E29A8FD" w:rsidR="004E5FB0" w:rsidRPr="004E5FB0" w:rsidRDefault="004E5FB0" w:rsidP="004E5FB0">
            <w:pPr>
              <w:jc w:val="right"/>
              <w:rPr>
                <w:color w:val="000000"/>
                <w:sz w:val="20"/>
                <w:szCs w:val="20"/>
              </w:rPr>
            </w:pPr>
            <w:r w:rsidRPr="004E5FB0">
              <w:rPr>
                <w:color w:val="000000"/>
                <w:sz w:val="20"/>
                <w:szCs w:val="20"/>
              </w:rPr>
              <w:t>-0.094</w:t>
            </w:r>
          </w:p>
        </w:tc>
        <w:tc>
          <w:tcPr>
            <w:tcW w:w="880" w:type="dxa"/>
            <w:tcBorders>
              <w:top w:val="nil"/>
              <w:left w:val="nil"/>
              <w:bottom w:val="nil"/>
              <w:right w:val="nil"/>
            </w:tcBorders>
            <w:vAlign w:val="bottom"/>
          </w:tcPr>
          <w:p w14:paraId="1D72454D" w14:textId="4B227D5D"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4D6FAD4" w14:textId="77777777" w:rsidTr="0028298A">
        <w:trPr>
          <w:jc w:val="center"/>
        </w:trPr>
        <w:tc>
          <w:tcPr>
            <w:tcW w:w="360" w:type="dxa"/>
            <w:vMerge/>
            <w:tcBorders>
              <w:left w:val="nil"/>
              <w:bottom w:val="nil"/>
              <w:right w:val="nil"/>
            </w:tcBorders>
            <w:vAlign w:val="center"/>
          </w:tcPr>
          <w:p w14:paraId="3CBB1978"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70CCF179" w14:textId="0538A47D"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376CD9EE" w:rsidR="004E5FB0" w:rsidRPr="004E5FB0" w:rsidRDefault="004E5FB0" w:rsidP="004E5FB0">
            <w:pPr>
              <w:jc w:val="right"/>
              <w:rPr>
                <w:color w:val="000000"/>
                <w:sz w:val="20"/>
                <w:szCs w:val="20"/>
              </w:rPr>
            </w:pPr>
            <w:r w:rsidRPr="004E5FB0">
              <w:rPr>
                <w:color w:val="000000"/>
                <w:sz w:val="20"/>
                <w:szCs w:val="20"/>
              </w:rPr>
              <w:t>-0.068</w:t>
            </w:r>
          </w:p>
        </w:tc>
        <w:tc>
          <w:tcPr>
            <w:tcW w:w="880" w:type="dxa"/>
            <w:tcBorders>
              <w:top w:val="nil"/>
              <w:left w:val="nil"/>
              <w:bottom w:val="nil"/>
              <w:right w:val="nil"/>
            </w:tcBorders>
            <w:vAlign w:val="bottom"/>
          </w:tcPr>
          <w:p w14:paraId="417872C0" w14:textId="25E1EC7D" w:rsidR="004E5FB0" w:rsidRPr="002B07E7" w:rsidRDefault="004E5FB0" w:rsidP="004E5FB0">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4E5FB0" w:rsidRPr="001C0C03" w14:paraId="29FD2CBD" w14:textId="77777777" w:rsidTr="00022995">
        <w:trPr>
          <w:jc w:val="center"/>
        </w:trPr>
        <w:tc>
          <w:tcPr>
            <w:tcW w:w="360" w:type="dxa"/>
            <w:vMerge w:val="restart"/>
            <w:tcBorders>
              <w:top w:val="nil"/>
              <w:left w:val="nil"/>
              <w:right w:val="nil"/>
            </w:tcBorders>
            <w:vAlign w:val="center"/>
          </w:tcPr>
          <w:p w14:paraId="71D9C5AB" w14:textId="20242404"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A8116F3" w14:textId="40C7CC82" w:rsidR="004E5FB0" w:rsidRPr="001C0C03" w:rsidRDefault="004E5FB0" w:rsidP="004E5FB0">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tcPr>
          <w:p w14:paraId="555A3C6C" w14:textId="1DD69D84" w:rsidR="004E5FB0" w:rsidRPr="004E5FB0" w:rsidRDefault="004E5FB0" w:rsidP="004E5FB0">
            <w:pPr>
              <w:jc w:val="right"/>
              <w:rPr>
                <w:b/>
                <w:bCs/>
                <w:color w:val="000000"/>
                <w:sz w:val="20"/>
                <w:szCs w:val="20"/>
              </w:rPr>
            </w:pPr>
            <w:r w:rsidRPr="004E5FB0">
              <w:rPr>
                <w:sz w:val="20"/>
                <w:szCs w:val="20"/>
              </w:rPr>
              <w:t>0.825</w:t>
            </w:r>
          </w:p>
        </w:tc>
        <w:tc>
          <w:tcPr>
            <w:tcW w:w="880" w:type="dxa"/>
            <w:tcBorders>
              <w:top w:val="nil"/>
              <w:left w:val="nil"/>
              <w:bottom w:val="nil"/>
              <w:right w:val="nil"/>
            </w:tcBorders>
            <w:vAlign w:val="bottom"/>
          </w:tcPr>
          <w:p w14:paraId="01CCD467" w14:textId="283E546E" w:rsidR="004E5FB0" w:rsidRPr="0028298A" w:rsidRDefault="004E5FB0" w:rsidP="004E5FB0">
            <w:pPr>
              <w:jc w:val="right"/>
              <w:rPr>
                <w:b/>
                <w:bCs/>
                <w:i/>
                <w:iCs/>
                <w:color w:val="000000"/>
                <w:sz w:val="20"/>
                <w:szCs w:val="20"/>
              </w:rPr>
            </w:pPr>
            <w:r w:rsidRPr="0028298A">
              <w:rPr>
                <w:b/>
                <w:bCs/>
                <w:color w:val="000000"/>
                <w:sz w:val="20"/>
                <w:szCs w:val="20"/>
              </w:rPr>
              <w:t>&lt;0.001</w:t>
            </w:r>
          </w:p>
        </w:tc>
      </w:tr>
      <w:tr w:rsidR="004E5FB0" w:rsidRPr="001C0C03" w14:paraId="3D28399A" w14:textId="77777777" w:rsidTr="00022995">
        <w:trPr>
          <w:jc w:val="center"/>
        </w:trPr>
        <w:tc>
          <w:tcPr>
            <w:tcW w:w="360" w:type="dxa"/>
            <w:vMerge/>
            <w:tcBorders>
              <w:top w:val="nil"/>
              <w:left w:val="nil"/>
              <w:right w:val="nil"/>
            </w:tcBorders>
            <w:vAlign w:val="center"/>
          </w:tcPr>
          <w:p w14:paraId="4645EB2C"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035BCB95" w14:textId="48558E2F" w:rsidR="004E5FB0" w:rsidRPr="001C0C03" w:rsidRDefault="004E5FB0" w:rsidP="004E5FB0">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tcPr>
          <w:p w14:paraId="739DC960" w14:textId="4F30CC9C" w:rsidR="004E5FB0" w:rsidRPr="004E5FB0" w:rsidRDefault="004E5FB0" w:rsidP="004E5FB0">
            <w:pPr>
              <w:jc w:val="right"/>
              <w:rPr>
                <w:color w:val="000000"/>
                <w:sz w:val="20"/>
                <w:szCs w:val="20"/>
              </w:rPr>
            </w:pPr>
            <w:r w:rsidRPr="004E5FB0">
              <w:rPr>
                <w:sz w:val="20"/>
                <w:szCs w:val="20"/>
              </w:rPr>
              <w:t>-0.109</w:t>
            </w:r>
          </w:p>
        </w:tc>
        <w:tc>
          <w:tcPr>
            <w:tcW w:w="880" w:type="dxa"/>
            <w:tcBorders>
              <w:top w:val="nil"/>
              <w:left w:val="nil"/>
              <w:bottom w:val="nil"/>
              <w:right w:val="nil"/>
            </w:tcBorders>
            <w:vAlign w:val="bottom"/>
          </w:tcPr>
          <w:p w14:paraId="07435533" w14:textId="18935D14" w:rsidR="004E5FB0" w:rsidRPr="0028298A" w:rsidRDefault="004E5FB0" w:rsidP="004E5FB0">
            <w:pPr>
              <w:jc w:val="right"/>
              <w:rPr>
                <w:b/>
                <w:bCs/>
                <w:color w:val="000000"/>
                <w:sz w:val="20"/>
                <w:szCs w:val="20"/>
              </w:rPr>
            </w:pPr>
            <w:r w:rsidRPr="0028298A">
              <w:rPr>
                <w:color w:val="000000"/>
                <w:sz w:val="20"/>
                <w:szCs w:val="20"/>
              </w:rPr>
              <w:t>0.222</w:t>
            </w:r>
          </w:p>
        </w:tc>
      </w:tr>
      <w:tr w:rsidR="004E5FB0" w:rsidRPr="001C0C03" w14:paraId="03809253" w14:textId="77777777" w:rsidTr="00022995">
        <w:trPr>
          <w:jc w:val="center"/>
        </w:trPr>
        <w:tc>
          <w:tcPr>
            <w:tcW w:w="360" w:type="dxa"/>
            <w:vMerge/>
            <w:tcBorders>
              <w:top w:val="nil"/>
              <w:left w:val="nil"/>
              <w:right w:val="nil"/>
            </w:tcBorders>
            <w:vAlign w:val="center"/>
          </w:tcPr>
          <w:p w14:paraId="10F600D5"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88A9A95" w14:textId="79566E90" w:rsidR="004E5FB0" w:rsidRPr="001C0C03" w:rsidRDefault="004E5FB0" w:rsidP="004E5FB0">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tcPr>
          <w:p w14:paraId="0859309B" w14:textId="3F8134E2" w:rsidR="004E5FB0" w:rsidRPr="004E5FB0" w:rsidRDefault="004E5FB0" w:rsidP="004E5FB0">
            <w:pPr>
              <w:jc w:val="right"/>
              <w:rPr>
                <w:color w:val="000000"/>
                <w:sz w:val="20"/>
                <w:szCs w:val="20"/>
              </w:rPr>
            </w:pPr>
            <w:r w:rsidRPr="004E5FB0">
              <w:rPr>
                <w:sz w:val="20"/>
                <w:szCs w:val="20"/>
              </w:rPr>
              <w:t>0.097</w:t>
            </w:r>
          </w:p>
        </w:tc>
        <w:tc>
          <w:tcPr>
            <w:tcW w:w="880" w:type="dxa"/>
            <w:tcBorders>
              <w:top w:val="nil"/>
              <w:left w:val="nil"/>
              <w:bottom w:val="nil"/>
              <w:right w:val="nil"/>
            </w:tcBorders>
            <w:vAlign w:val="bottom"/>
          </w:tcPr>
          <w:p w14:paraId="60AA620E" w14:textId="242FF2B3"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43FBB392" w14:textId="77777777" w:rsidTr="00022995">
        <w:trPr>
          <w:jc w:val="center"/>
        </w:trPr>
        <w:tc>
          <w:tcPr>
            <w:tcW w:w="360" w:type="dxa"/>
            <w:vMerge/>
            <w:tcBorders>
              <w:top w:val="nil"/>
              <w:left w:val="nil"/>
              <w:right w:val="nil"/>
            </w:tcBorders>
            <w:vAlign w:val="center"/>
          </w:tcPr>
          <w:p w14:paraId="767A2874"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76EF415" w14:textId="6C768907"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tcPr>
          <w:p w14:paraId="0696B2E8" w14:textId="76237E7A" w:rsidR="004E5FB0" w:rsidRPr="004E5FB0" w:rsidRDefault="004E5FB0" w:rsidP="004E5FB0">
            <w:pPr>
              <w:jc w:val="right"/>
              <w:rPr>
                <w:color w:val="000000"/>
                <w:sz w:val="20"/>
                <w:szCs w:val="20"/>
              </w:rPr>
            </w:pPr>
            <w:r w:rsidRPr="004E5FB0">
              <w:rPr>
                <w:sz w:val="20"/>
                <w:szCs w:val="20"/>
              </w:rPr>
              <w:t>-0.083</w:t>
            </w:r>
          </w:p>
        </w:tc>
        <w:tc>
          <w:tcPr>
            <w:tcW w:w="880" w:type="dxa"/>
            <w:tcBorders>
              <w:top w:val="nil"/>
              <w:left w:val="nil"/>
              <w:bottom w:val="nil"/>
              <w:right w:val="nil"/>
            </w:tcBorders>
            <w:vAlign w:val="bottom"/>
          </w:tcPr>
          <w:p w14:paraId="5E5A299F" w14:textId="641A8739"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3B5AC47C" w14:textId="77777777" w:rsidTr="00022995">
        <w:trPr>
          <w:jc w:val="center"/>
        </w:trPr>
        <w:tc>
          <w:tcPr>
            <w:tcW w:w="360" w:type="dxa"/>
            <w:vMerge/>
            <w:tcBorders>
              <w:top w:val="nil"/>
              <w:left w:val="nil"/>
              <w:right w:val="nil"/>
            </w:tcBorders>
            <w:vAlign w:val="center"/>
          </w:tcPr>
          <w:p w14:paraId="2A24B6B7"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5D8259AE" w14:textId="4510AFFB" w:rsidR="004E5FB0" w:rsidRPr="001C0C03" w:rsidRDefault="004E5FB0" w:rsidP="004E5FB0">
            <w:pPr>
              <w:rPr>
                <w:i/>
                <w:iCs/>
                <w:color w:val="000000"/>
                <w:sz w:val="20"/>
                <w:szCs w:val="20"/>
              </w:rPr>
            </w:pPr>
            <w:r>
              <w:rPr>
                <w:i/>
                <w:iCs/>
                <w:color w:val="000000"/>
                <w:sz w:val="20"/>
                <w:szCs w:val="20"/>
              </w:rPr>
              <w:t>% clay</w:t>
            </w:r>
          </w:p>
        </w:tc>
        <w:tc>
          <w:tcPr>
            <w:tcW w:w="1249" w:type="dxa"/>
            <w:tcBorders>
              <w:top w:val="nil"/>
              <w:left w:val="nil"/>
              <w:bottom w:val="nil"/>
              <w:right w:val="nil"/>
            </w:tcBorders>
          </w:tcPr>
          <w:p w14:paraId="6CB741D3" w14:textId="133CEEFB" w:rsidR="004E5FB0" w:rsidRPr="004E5FB0" w:rsidRDefault="004E5FB0" w:rsidP="004E5FB0">
            <w:pPr>
              <w:jc w:val="right"/>
              <w:rPr>
                <w:color w:val="000000"/>
                <w:sz w:val="20"/>
                <w:szCs w:val="20"/>
              </w:rPr>
            </w:pPr>
            <w:r w:rsidRPr="004E5FB0">
              <w:rPr>
                <w:sz w:val="20"/>
                <w:szCs w:val="20"/>
              </w:rPr>
              <w:t>-0.033</w:t>
            </w:r>
          </w:p>
        </w:tc>
        <w:tc>
          <w:tcPr>
            <w:tcW w:w="880" w:type="dxa"/>
            <w:tcBorders>
              <w:top w:val="nil"/>
              <w:left w:val="nil"/>
              <w:bottom w:val="nil"/>
              <w:right w:val="nil"/>
            </w:tcBorders>
            <w:vAlign w:val="bottom"/>
          </w:tcPr>
          <w:p w14:paraId="4D651EC8" w14:textId="0F0BFC9C" w:rsidR="004E5FB0" w:rsidRPr="0028298A" w:rsidRDefault="004E5FB0" w:rsidP="004E5FB0">
            <w:pPr>
              <w:jc w:val="right"/>
              <w:rPr>
                <w:b/>
                <w:bCs/>
                <w:color w:val="000000"/>
                <w:sz w:val="20"/>
                <w:szCs w:val="20"/>
              </w:rPr>
            </w:pPr>
            <w:r w:rsidRPr="0028298A">
              <w:rPr>
                <w:color w:val="000000"/>
                <w:sz w:val="20"/>
                <w:szCs w:val="20"/>
              </w:rPr>
              <w:t>0.26</w:t>
            </w:r>
            <w:r>
              <w:rPr>
                <w:color w:val="000000"/>
                <w:sz w:val="20"/>
                <w:szCs w:val="20"/>
              </w:rPr>
              <w:t>2</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4E5FB0">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4E5FB0">
        <w:trPr>
          <w:jc w:val="center"/>
        </w:trPr>
        <w:tc>
          <w:tcPr>
            <w:tcW w:w="360" w:type="dxa"/>
            <w:tcBorders>
              <w:top w:val="nil"/>
              <w:left w:val="nil"/>
              <w:bottom w:val="single" w:sz="4" w:space="0" w:color="auto"/>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single" w:sz="4" w:space="0" w:color="auto"/>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single" w:sz="4" w:space="0" w:color="auto"/>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4E5FB0">
        <w:trPr>
          <w:jc w:val="center"/>
        </w:trPr>
        <w:tc>
          <w:tcPr>
            <w:tcW w:w="4722" w:type="dxa"/>
            <w:gridSpan w:val="4"/>
            <w:tcBorders>
              <w:top w:val="single" w:sz="4" w:space="0" w:color="auto"/>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5AFF57B9" w:rsidR="008B7A7D" w:rsidRDefault="008B7A7D" w:rsidP="008B7A7D">
            <w:pPr>
              <w:jc w:val="right"/>
              <w:rPr>
                <w:color w:val="000000"/>
                <w:sz w:val="20"/>
                <w:szCs w:val="20"/>
              </w:rPr>
            </w:pPr>
            <w:r>
              <w:rPr>
                <w:color w:val="000000"/>
                <w:sz w:val="20"/>
                <w:szCs w:val="20"/>
              </w:rPr>
              <w:t>-0.</w:t>
            </w:r>
            <w:r w:rsidR="004E5FB0">
              <w:rPr>
                <w:color w:val="000000"/>
                <w:sz w:val="20"/>
                <w:szCs w:val="20"/>
              </w:rPr>
              <w:t>151</w:t>
            </w:r>
          </w:p>
        </w:tc>
        <w:tc>
          <w:tcPr>
            <w:tcW w:w="880" w:type="dxa"/>
            <w:tcBorders>
              <w:top w:val="nil"/>
              <w:left w:val="nil"/>
              <w:bottom w:val="nil"/>
              <w:right w:val="nil"/>
            </w:tcBorders>
            <w:vAlign w:val="bottom"/>
          </w:tcPr>
          <w:p w14:paraId="3BA7E044" w14:textId="580F6111" w:rsidR="008B7A7D" w:rsidRDefault="004E5FB0" w:rsidP="008B7A7D">
            <w:pPr>
              <w:jc w:val="right"/>
              <w:rPr>
                <w:b/>
                <w:bCs/>
                <w:color w:val="000000"/>
                <w:sz w:val="20"/>
                <w:szCs w:val="20"/>
              </w:rPr>
            </w:pPr>
            <w:r>
              <w:rPr>
                <w:b/>
                <w:bCs/>
                <w:color w:val="000000"/>
                <w:sz w:val="20"/>
                <w:szCs w:val="20"/>
              </w:rPr>
              <w:t>&lt;0.001</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7341820D" w:rsidR="00C3588E" w:rsidRPr="00C3588E" w:rsidRDefault="00AA796B" w:rsidP="00793DA4">
            <w:pPr>
              <w:rPr>
                <w:color w:val="000000"/>
                <w:sz w:val="20"/>
                <w:szCs w:val="20"/>
              </w:rPr>
            </w:pPr>
            <w:r>
              <w:rPr>
                <w:i/>
                <w:iCs/>
                <w:color w:val="000000"/>
                <w:sz w:val="20"/>
                <w:szCs w:val="20"/>
                <w:lang w:val="el-GR"/>
              </w:rPr>
              <w:t>β</w:t>
            </w:r>
            <w:r w:rsidR="00C3588E" w:rsidRPr="008B7A7D">
              <w:rPr>
                <w:color w:val="000000"/>
                <w:sz w:val="20"/>
                <w:szCs w:val="20"/>
              </w:rPr>
              <w:t xml:space="preserve"> ~</w:t>
            </w:r>
            <w:r w:rsidR="00C3588E">
              <w:rPr>
                <w:i/>
                <w:iCs/>
                <w:color w:val="000000"/>
                <w:sz w:val="20"/>
                <w:szCs w:val="20"/>
              </w:rPr>
              <w:t xml:space="preserve"> VPD</w:t>
            </w:r>
            <w:r w:rsidR="00C3588E">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1C77AA97" w:rsidR="00C3588E" w:rsidRPr="00793DA4" w:rsidRDefault="00C3588E" w:rsidP="00793DA4">
            <w:pPr>
              <w:jc w:val="right"/>
              <w:rPr>
                <w:color w:val="000000"/>
                <w:sz w:val="20"/>
                <w:szCs w:val="20"/>
              </w:rPr>
            </w:pPr>
            <w:r>
              <w:rPr>
                <w:color w:val="000000"/>
                <w:sz w:val="20"/>
                <w:szCs w:val="20"/>
              </w:rPr>
              <w:t>-0.0</w:t>
            </w:r>
            <w:r w:rsidR="004E5FB0">
              <w:rPr>
                <w:color w:val="000000"/>
                <w:sz w:val="20"/>
                <w:szCs w:val="20"/>
              </w:rPr>
              <w:t>86</w:t>
            </w:r>
          </w:p>
        </w:tc>
        <w:tc>
          <w:tcPr>
            <w:tcW w:w="880" w:type="dxa"/>
            <w:tcBorders>
              <w:top w:val="nil"/>
              <w:left w:val="nil"/>
              <w:bottom w:val="single" w:sz="4" w:space="0" w:color="auto"/>
              <w:right w:val="nil"/>
            </w:tcBorders>
            <w:vAlign w:val="bottom"/>
          </w:tcPr>
          <w:p w14:paraId="54AFA61D" w14:textId="3D2A8F3E" w:rsidR="00C3588E" w:rsidRPr="00793DA4" w:rsidRDefault="00C3588E" w:rsidP="00793DA4">
            <w:pPr>
              <w:jc w:val="right"/>
              <w:rPr>
                <w:b/>
                <w:bCs/>
                <w:color w:val="000000"/>
                <w:sz w:val="20"/>
                <w:szCs w:val="20"/>
              </w:rPr>
            </w:pPr>
            <w:r>
              <w:rPr>
                <w:b/>
                <w:bCs/>
                <w:color w:val="000000"/>
                <w:sz w:val="20"/>
                <w:szCs w:val="20"/>
              </w:rPr>
              <w:t>0.0</w:t>
            </w:r>
            <w:r w:rsidR="004E5FB0">
              <w:rPr>
                <w:b/>
                <w:bCs/>
                <w:color w:val="000000"/>
                <w:sz w:val="20"/>
                <w:szCs w:val="20"/>
              </w:rPr>
              <w:t>2</w:t>
            </w:r>
            <w:r>
              <w:rPr>
                <w:b/>
                <w:bCs/>
                <w:color w:val="000000"/>
                <w:sz w:val="20"/>
                <w:szCs w:val="20"/>
              </w:rPr>
              <w:t>8</w:t>
            </w:r>
          </w:p>
        </w:tc>
      </w:tr>
    </w:tbl>
    <w:p w14:paraId="56EEF448" w14:textId="77777777" w:rsidR="008D5024"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ithin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54398F">
        <w:rPr>
          <w:color w:val="000000"/>
        </w:rPr>
        <w:t>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565BF9">
        <w:rPr>
          <w:color w:val="000000"/>
        </w:rPr>
        <w:t>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p>
    <w:p w14:paraId="1240EEC6" w14:textId="63553569" w:rsidR="003B2720" w:rsidRPr="003109E7" w:rsidRDefault="003B2720" w:rsidP="0066568C">
      <w:pPr>
        <w:spacing w:line="360" w:lineRule="auto"/>
        <w:rPr>
          <w:color w:val="000000" w:themeColor="text1"/>
        </w:rPr>
      </w:pPr>
      <w:r>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70B7C13C" w:rsidR="002052B6" w:rsidRPr="000E5BEF" w:rsidRDefault="00A011DB" w:rsidP="0025039E">
      <w:pPr>
        <w:spacing w:line="360" w:lineRule="auto"/>
        <w:rPr>
          <w:b/>
          <w:bCs/>
          <w:color w:val="000000" w:themeColor="text1"/>
        </w:rPr>
      </w:pPr>
      <w:r>
        <w:rPr>
          <w:b/>
          <w:bCs/>
          <w:noProof/>
          <w:color w:val="000000" w:themeColor="text1"/>
        </w:rPr>
        <w:drawing>
          <wp:inline distT="0" distB="0" distL="0" distR="0" wp14:anchorId="547D129B" wp14:editId="6D4270A5">
            <wp:extent cx="5943600" cy="3512185"/>
            <wp:effectExtent l="0" t="0" r="0" b="5715"/>
            <wp:docPr id="234296982"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296982" name="Picture 2" descr="A diagram of a flowchart&#10;&#10;Description automatically generated"/>
                    <pic:cNvPicPr/>
                  </pic:nvPicPr>
                  <pic:blipFill>
                    <a:blip r:embed="rId20"/>
                    <a:stretch>
                      <a:fillRect/>
                    </a:stretch>
                  </pic:blipFill>
                  <pic:spPr>
                    <a:xfrm>
                      <a:off x="0" y="0"/>
                      <a:ext cx="5943600" cy="3512185"/>
                    </a:xfrm>
                    <a:prstGeom prst="rect">
                      <a:avLst/>
                    </a:prstGeom>
                  </pic:spPr>
                </pic:pic>
              </a:graphicData>
            </a:graphic>
          </wp:inline>
        </w:drawing>
      </w:r>
    </w:p>
    <w:p w14:paraId="0BA959B9" w14:textId="0234AE3E"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 xml:space="preserve">(Fisher’s </w:t>
      </w:r>
      <w:r w:rsidR="00992E7F">
        <w:rPr>
          <w:i/>
          <w:iCs/>
          <w:color w:val="000000" w:themeColor="text1"/>
        </w:rPr>
        <w:t>C</w:t>
      </w:r>
      <w:r w:rsidR="00992E7F">
        <w:rPr>
          <w:color w:val="000000" w:themeColor="text1"/>
        </w:rPr>
        <w:t>=</w:t>
      </w:r>
      <w:r w:rsidR="005368D9">
        <w:rPr>
          <w:color w:val="000000" w:themeColor="text1"/>
        </w:rPr>
        <w:t>28.137</w:t>
      </w:r>
      <w:r w:rsidR="00992E7F">
        <w:rPr>
          <w:color w:val="000000" w:themeColor="text1"/>
        </w:rPr>
        <w:t xml:space="preserve">, </w:t>
      </w:r>
      <w:r w:rsidR="00992E7F">
        <w:rPr>
          <w:i/>
          <w:iCs/>
          <w:color w:val="000000" w:themeColor="text1"/>
        </w:rPr>
        <w:t>p</w:t>
      </w:r>
      <w:r w:rsidR="00992E7F">
        <w:rPr>
          <w:color w:val="000000" w:themeColor="text1"/>
        </w:rPr>
        <w:t>=0.9</w:t>
      </w:r>
      <w:r w:rsidR="005368D9">
        <w:rPr>
          <w:color w:val="000000" w:themeColor="text1"/>
        </w:rPr>
        <w:t>50</w:t>
      </w:r>
      <w:r w:rsidR="00992E7F">
        <w:rPr>
          <w:color w:val="000000" w:themeColor="text1"/>
        </w:rPr>
        <w:t>, AIC=</w:t>
      </w:r>
      <w:r w:rsidR="005368D9">
        <w:rPr>
          <w:color w:val="000000" w:themeColor="text1"/>
        </w:rPr>
        <w:t>120.137</w:t>
      </w:r>
      <w:r w:rsidR="00992E7F">
        <w:rPr>
          <w:color w:val="000000" w:themeColor="text1"/>
        </w:rPr>
        <w:t>, BIC=</w:t>
      </w:r>
      <w:r w:rsidR="005368D9">
        <w:rPr>
          <w:color w:val="000000" w:themeColor="text1"/>
        </w:rPr>
        <w:t>306.425</w:t>
      </w:r>
      <w:r w:rsidR="00992E7F">
        <w:rPr>
          <w:color w:val="000000" w:themeColor="text1"/>
        </w:rPr>
        <w:t>, df=42)</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model coefficients</w:t>
      </w:r>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necessarily predicted by photosynthetic least-cost theory, while non-transparent arrows indicate pathways predicted through patterns expected from the theory (Fig. 1).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0F6682B6"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60BFC0DF" w:rsidR="00954255" w:rsidRPr="00954255" w:rsidRDefault="00625383" w:rsidP="00B106C9">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w:t>
      </w:r>
      <w:r w:rsidR="00432FE9">
        <w:rPr>
          <w:color w:val="000000" w:themeColor="text1"/>
        </w:rPr>
        <w:t xml:space="preserve">was observed </w:t>
      </w:r>
      <w:r w:rsidR="00954255">
        <w:rPr>
          <w:color w:val="000000" w:themeColor="text1"/>
        </w:rPr>
        <w:t>across the environmental gradient that w</w:t>
      </w:r>
      <w:r w:rsidR="00464F6B">
        <w:rPr>
          <w:color w:val="000000" w:themeColor="text1"/>
        </w:rPr>
        <w:t>as</w:t>
      </w:r>
      <w:r w:rsidR="00954255">
        <w:rPr>
          <w:color w:val="000000" w:themeColor="text1"/>
        </w:rPr>
        <w:t xml:space="preserve"> consistently greater than the parameterized values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 xml:space="preserve">(e.g., the P-model; </w:t>
      </w:r>
      <w:r w:rsidR="00954255">
        <w:rPr>
          <w:color w:val="000000" w:themeColor="text1"/>
        </w:rPr>
        <w:fldChar w:fldCharType="begin" w:fldLock="1"/>
      </w:r>
      <w:r w:rsidR="00954255">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954255">
        <w:rPr>
          <w:color w:val="000000" w:themeColor="text1"/>
        </w:rPr>
        <w:fldChar w:fldCharType="separate"/>
      </w:r>
      <w:r w:rsidR="00954255" w:rsidRPr="00954255">
        <w:rPr>
          <w:noProof/>
          <w:color w:val="000000" w:themeColor="text1"/>
        </w:rPr>
        <w:t>Stocker et al. 2020)</w:t>
      </w:r>
      <w:r w:rsidR="00954255">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76DFCD58"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06FCA47C" w:rsidR="00F40646" w:rsidRDefault="008D5024" w:rsidP="00185C90">
      <w:pPr>
        <w:autoSpaceDE w:val="0"/>
        <w:autoSpaceDN w:val="0"/>
        <w:adjustRightInd w:val="0"/>
        <w:spacing w:line="360" w:lineRule="auto"/>
        <w:ind w:firstLine="720"/>
      </w:pPr>
      <w:r>
        <w:t>R</w:t>
      </w:r>
      <w:r w:rsidR="00E52152">
        <w:t>esults are</w:t>
      </w:r>
      <w:r w:rsidR="00185C90">
        <w:t xml:space="preserve"> also</w:t>
      </w:r>
      <w:r w:rsidR="00E52152">
        <w:t xml:space="preserve"> 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E52152">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E52152" w:rsidRPr="00A43268">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and therefor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185C90">
        <w:t>is often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 growing individuals with short leaf lifespans to slow 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296ACA1F"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reductions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 xml:space="preserve">nitrogen availability correspond with enhanced with photosynthetic capacity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BE2611">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239C8AD1"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r w:rsidR="00B3021C">
        <w:t xml:space="preserve">adaptation and/or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1F4CBDB1"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B403B">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546991" w:rsidRPr="00546991">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changes in</w:t>
      </w:r>
      <w:r w:rsidR="00507F4D">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 </w:t>
      </w:r>
      <w:r w:rsidR="00BE2611">
        <w:t xml:space="preserve">that are </w:t>
      </w:r>
      <w:r w:rsidR="00740B11">
        <w:t xml:space="preserve">independent of </w:t>
      </w:r>
      <w:r w:rsidR="00546991">
        <w:t xml:space="preserve">photosynthetic </w:t>
      </w:r>
      <w:r w:rsidR="00740B11">
        <w:t xml:space="preserve">costs to acquire </w:t>
      </w:r>
      <w:r w:rsidR="00B60944">
        <w:rPr>
          <w:color w:val="000000" w:themeColor="text1"/>
        </w:rPr>
        <w:t>nitroge</w:t>
      </w:r>
      <w:r w:rsidR="004556DC">
        <w:rPr>
          <w:color w:val="000000" w:themeColor="text1"/>
        </w:rPr>
        <w:t>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0EBE5A1B"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associated costs of acquiring and using </w:t>
      </w:r>
      <w:r w:rsidR="00B60944">
        <w:rPr>
          <w:color w:val="000000" w:themeColor="text1"/>
        </w:rPr>
        <w:t>nitrogen</w:t>
      </w:r>
      <w:r w:rsidR="00546991">
        <w:t xml:space="preserve">. </w:t>
      </w:r>
      <w:r w:rsidR="00D2140F">
        <w:t>However, this mechanism is not easily identifiable with th</w:t>
      </w:r>
      <w:r w:rsidR="009E602C">
        <w:t>ese</w:t>
      </w:r>
      <w:r w:rsidR="00D2140F">
        <w:t xml:space="preserve"> data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6E74A69C"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eliminate 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01C66CE2"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initially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neous errors when conducting model simulations.</w:t>
      </w:r>
    </w:p>
    <w:p w14:paraId="782B7694" w14:textId="4000DAC1" w:rsidR="00521769" w:rsidRDefault="00521769" w:rsidP="00270005">
      <w:pPr>
        <w:autoSpaceDE w:val="0"/>
        <w:autoSpaceDN w:val="0"/>
        <w:adjustRightInd w:val="0"/>
        <w:spacing w:line="360" w:lineRule="auto"/>
        <w:ind w:firstLine="720"/>
      </w:pPr>
      <w:r>
        <w:t>C</w:t>
      </w:r>
      <w:r>
        <w:rPr>
          <w:vertAlign w:val="subscript"/>
        </w:rPr>
        <w:t>3</w:t>
      </w:r>
      <w:r>
        <w:t xml:space="preserve"> species had </w:t>
      </w:r>
      <w:r w:rsidR="008241D3" w:rsidRPr="000C63A9">
        <w:rPr>
          <w:i/>
          <w:iCs/>
          <w:lang w:val="el-GR"/>
        </w:rPr>
        <w:t>β</w:t>
      </w:r>
      <w:r w:rsidR="008241D3">
        <w:t xml:space="preserve"> </w:t>
      </w:r>
      <w:r>
        <w:t>values that</w:t>
      </w:r>
      <w:r w:rsidR="008241D3">
        <w:t xml:space="preserve"> were consistently greater than those currently parameterized in optimality models, suggesting that </w:t>
      </w:r>
      <w:r w:rsidR="004556DC">
        <w:t xml:space="preserve">individuals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 were consistently less than the current parameterized value, indicating that </w:t>
      </w:r>
      <w:r>
        <w:t>individuals had</w:t>
      </w:r>
      <w:r w:rsidR="008241D3">
        <w:t xml:space="preserve"> reduced costs of acquiring nitrogen and/or greater costs of acquiring and relative to the global mean. </w:t>
      </w:r>
      <w:r w:rsidR="00270005">
        <w:t xml:space="preserve">As mentioned above, th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54F306D1" w14:textId="2418E341" w:rsidR="00625383"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Texan 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744636">
        <w:rPr>
          <w:color w:val="000000" w:themeColor="text1"/>
        </w:rPr>
        <w:t>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Pr>
          <w:color w:val="000000" w:themeColor="text1"/>
        </w:rPr>
        <w:t xml:space="preserve">We found that </w:t>
      </w:r>
      <w:r w:rsidR="00995494" w:rsidRPr="000C63A9">
        <w:rPr>
          <w:i/>
          <w:iCs/>
          <w:lang w:val="el-GR"/>
        </w:rPr>
        <w:t>β</w:t>
      </w:r>
      <w:r w:rsidR="00995494">
        <w:t xml:space="preserve"> was highly variable across the environmental gradient despite generally increasing with increasing soil moisture and decreasing with increasing nitrogen availability. </w:t>
      </w:r>
    </w:p>
    <w:p w14:paraId="0A155F3F" w14:textId="7E68C9F8" w:rsidR="008241D3" w:rsidRDefault="00625383" w:rsidP="00EF3B2B">
      <w:pPr>
        <w:spacing w:line="360" w:lineRule="auto"/>
        <w:rPr>
          <w:color w:val="000000" w:themeColor="text1"/>
        </w:rPr>
      </w:pPr>
      <w:r>
        <w:rPr>
          <w:color w:val="000000" w:themeColor="text1"/>
        </w:rPr>
        <w:t>Findings show that photosynthetic least-cost theory is capable of predicting much of the variability in leaf nitrogen content across climatic and edaphic gradient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obseRvations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5C1C603D"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approve its submission to </w:t>
      </w:r>
      <w:r w:rsidR="003B403B">
        <w:rPr>
          <w:i/>
          <w:iCs/>
          <w:color w:val="000000" w:themeColor="text1"/>
        </w:rPr>
        <w:t>Journal of Ecology</w:t>
      </w:r>
      <w:r w:rsidR="005A5C27">
        <w:rPr>
          <w:color w:val="000000" w:themeColor="text1"/>
        </w:rPr>
        <w:t>.</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t>References</w:t>
      </w:r>
    </w:p>
    <w:p w14:paraId="69A3A885" w14:textId="4F601339" w:rsidR="00BE2611" w:rsidRPr="00BE2611" w:rsidRDefault="00AA3362" w:rsidP="00BE2611">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BE2611" w:rsidRPr="00BE2611">
        <w:rPr>
          <w:noProof/>
        </w:rPr>
        <w:t>Adams, M. A., T. L. Turnbull, J. I. Sprent, and N. Buchmann. 2016. Legumes are different: Leaf nitrogen, photosynthesis, and water use efficiency. Proceedings of the National Academy of Sciences of the United States of America 113:4098–4103.</w:t>
      </w:r>
    </w:p>
    <w:p w14:paraId="4684DB5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ates, D., M. Mächler, B. Bolker, and S. Walker. 2015. Fitting linear mixed-effects models using lme4. Journal of Statistical Software 67:1–48.</w:t>
      </w:r>
    </w:p>
    <w:p w14:paraId="71DEACE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loomfield, K. J., B. D. Stocker, T. F. Keenan, and I. C. Prentice. 2022. Environmental controls on the light use efficiency of terrestrial gross primary production. Global Change Biology:0–2.</w:t>
      </w:r>
    </w:p>
    <w:p w14:paraId="069D25F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ooth, B. B. B., C. D. Jones, M. Collins, I. J. Totterdell, P. M. Cox, S. Sitch, C. Huntingford, R. A. Betts, G. R. Harris, and J. Lloyd. 2012. High sensitivity of future global warming to land carbon cycle processes. Environmental Research Letters 7:024002.</w:t>
      </w:r>
    </w:p>
    <w:p w14:paraId="55C73AB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raghiere, R. K., J. B. Fisher, K. Allen, E. R. Brzostek, M. Shi, X. Yang, D. M. Ricciuto, R. A. Fisher, Q. Zhu, and R. P. Phillips. 2022. Modeling Global Carbon Costs of Plant Nitrogen and Phosphorus Acquisition. Journal of Advances in Modeling Earth Systems 14:1–23.</w:t>
      </w:r>
    </w:p>
    <w:p w14:paraId="5725711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ytnerowicz, T. A., J. L. Funk, D. N. L. Menge, S. S. Perakis, and A. A. Wolf. 2023. Leaf nitrogen affects photosynthesis and water use efficiency similarly in nitrogen-fixing and non-fixing trees. Journal of Ecology:1–15.</w:t>
      </w:r>
    </w:p>
    <w:p w14:paraId="526FCEE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BE2611">
        <w:rPr>
          <w:noProof/>
          <w:vertAlign w:val="subscript"/>
        </w:rPr>
        <w:t>3</w:t>
      </w:r>
      <w:r w:rsidRPr="00BE2611">
        <w:rPr>
          <w:noProof/>
        </w:rPr>
        <w:t xml:space="preserve"> plants worldwide. Global Ecology and Biogeography 27:1056–1067.</w:t>
      </w:r>
    </w:p>
    <w:p w14:paraId="2660539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Cramer, W., and I. C. Prentice. 1988. Simulation of regional soil moisture deficits on a European scale. Norsk Geografisk Tidsskrift - Norwegian Journal of Geography 42:149–151.</w:t>
      </w:r>
    </w:p>
    <w:p w14:paraId="5872ECF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BF9B34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455F3B5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174CB0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B. J. Evans, S. Caddy-Retalic, A. J. Lowe, and I. J. Wright. 2017. Leaf nitrogen from first principles: field evidence for adaptive variation with climate. Biogeosciences 14:481–495.</w:t>
      </w:r>
    </w:p>
    <w:p w14:paraId="289CC10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I. J. Wright, B. J. Evans, H. F. Togashi, S. Caddy-Retalic, F. A. McInerney, B. Sparrow, E. Leitch, and A. J. Lowe. 2020. Components of leaf‐trait variation along environmental gradients. New Phytologist 228:82–94.</w:t>
      </w:r>
    </w:p>
    <w:p w14:paraId="20A4FC8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I. J. Wright, H. Wang, O. K. Atkin, K. J. Bloomfield, T. F. Domingues, S. M. Gleason, V. Maire, Y. Onoda, H. Poorter, and N. G. Smith. 2022. Leaf nitrogen from the perspective of optimal plant function. Journal of Ecology 110:2585–2602.</w:t>
      </w:r>
    </w:p>
    <w:p w14:paraId="7478DDF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amus, D., N. Boulain, J. Cleverly, and D. D. Breshears. 2013. Global change-type drought-induced tree mortality: Vapor pressure deficit is more important than temperature per se in causing decline in tree health. Ecology and Evolution 3:2711–2729.</w:t>
      </w:r>
    </w:p>
    <w:p w14:paraId="5BE7865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5C1AD5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1989a. Partitioning of nitrogen between and within leaves grown under different irradiances. Functional Plant Biology 16:533.</w:t>
      </w:r>
    </w:p>
    <w:p w14:paraId="0C75252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1989b. Photosynthesis and nitrogen relationships in leaves of C</w:t>
      </w:r>
      <w:r w:rsidRPr="00BE2611">
        <w:rPr>
          <w:noProof/>
          <w:vertAlign w:val="subscript"/>
        </w:rPr>
        <w:t>3</w:t>
      </w:r>
      <w:r w:rsidRPr="00BE2611">
        <w:rPr>
          <w:noProof/>
        </w:rPr>
        <w:t xml:space="preserve"> plants. Oecologia 78:9–19.</w:t>
      </w:r>
    </w:p>
    <w:p w14:paraId="051EA4D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and J. R. Seemann. 1989. The allocation of protein nitrogen in the photosynthetic apparatus: costs, consequences, and control. Photosynthesis 8:183–205.</w:t>
      </w:r>
    </w:p>
    <w:p w14:paraId="03A62F3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arquhar, G. D., J. R. Ehleringer, and K. T. Hubick. 1989. Carbon Isotope Discrimination and Photosynthesis. Annual Review of Plant Physiology and Plant Molecular Biology 40:503–537.</w:t>
      </w:r>
    </w:p>
    <w:p w14:paraId="196CF39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3C8E52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Field, C. B., and H. A. Mooney. 1986. The photosynthesis-nitrogen relationship in wild plants. Pages 25–55 </w:t>
      </w:r>
      <w:r w:rsidRPr="00BE2611">
        <w:rPr>
          <w:i/>
          <w:iCs/>
          <w:noProof/>
        </w:rPr>
        <w:t>in</w:t>
      </w:r>
      <w:r w:rsidRPr="00BE2611">
        <w:rPr>
          <w:noProof/>
        </w:rPr>
        <w:t xml:space="preserve"> T. J. Givnish, editor. On the Economy of Plant Form and Function. Cambridge University Press, Cambridge.</w:t>
      </w:r>
    </w:p>
    <w:p w14:paraId="4D0CF7F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590B76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ox, J., and S. Weisberg. 2019. An R companion to applied regression. Third edit. Sage, Thousand Oaks, California.</w:t>
      </w:r>
    </w:p>
    <w:p w14:paraId="1BD90F5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riel, C. A., and M. L. Friesen. 2019. Legumes modulate allocation to rhizobial nitrogen fixation in response to factorial light and nitrogen manipulation. Frontiers in Plant Science 10:1316.</w:t>
      </w:r>
    </w:p>
    <w:p w14:paraId="712E281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Ghannoum, O., J. R. Evans, and S. von Caemmerer. 2011. Nitrogen and water use efficiency of C4 plants. Pages 129–146 </w:t>
      </w:r>
      <w:r w:rsidRPr="00BE2611">
        <w:rPr>
          <w:i/>
          <w:iCs/>
          <w:noProof/>
        </w:rPr>
        <w:t>in</w:t>
      </w:r>
      <w:r w:rsidRPr="00BE2611">
        <w:rPr>
          <w:noProof/>
        </w:rPr>
        <w:t xml:space="preserve"> A. S. Raghavendra and R. F. Sage, editors. C4 Photosynthesis and Related CO2 Concentrating Mechanisms. Springer.</w:t>
      </w:r>
    </w:p>
    <w:p w14:paraId="12C3D52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Grossiord, C., T. N. Buckley, L. A. Cernusak, K. A. Novick, B. Poulter, R. T. W. Siegwolf, J. S. Sperry, and N. G. McDowell. 2020. Plant responses to rising vapor pressure deficit. New Phytologist 226:1550–1566.</w:t>
      </w:r>
    </w:p>
    <w:p w14:paraId="7DD48C2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ijmans, R. J. 2022. terra: Spatial Data Analysis.</w:t>
      </w:r>
    </w:p>
    <w:p w14:paraId="5E10EE2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uber, M. L., R. A. Perkins, A. Laesecke, D. G. Friend, J. V Sengers, M. J. Assael, I. N. Metaxa, E. Vogel, R. Mareš, and K. Miyagawa. 2009. New international formulation for the viscosity of H2 O. Journal of Physical and Chemical Reference Data 38:101–125.</w:t>
      </w:r>
    </w:p>
    <w:p w14:paraId="4A8E686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ungate, B. A., J. S. Dukes, M. R. Shaw, Y. Luo, and C. B. Field. 2003. Nitrogen and climate change. Science 302:1512–1513.</w:t>
      </w:r>
    </w:p>
    <w:p w14:paraId="5447FD6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8D124E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churina, O. M., H. Zhang, W. R. Raun, and E. G. Krenzer. 2000. Simultaneous determination of soil aluminum, ammonium- and nitrate- nitrogen using 1 M potassium chloride. Communications in Soil Science and Plant Analysis 31:893–903.</w:t>
      </w:r>
    </w:p>
    <w:p w14:paraId="3A8236A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tabuchi, M. 2015. LeafArea: An R package for rapid digital analysis of leaf area. Ecological Research 30:1073–1077.</w:t>
      </w:r>
    </w:p>
    <w:p w14:paraId="30781C2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ttge, J., W. Knorr, T. Raddatz, and C. Wirth. 2009. Quantifying photosynthetic capacity and its relationship to leaf nitrogen content for global-scale terrestrial biosphere models. Global Change Biology 15:976–991.</w:t>
      </w:r>
    </w:p>
    <w:p w14:paraId="0ADD02C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Keeney, D. R., and D. W. Nelson. 1983. Nitrogen—Inorganic Forms. Pages 643–698 </w:t>
      </w:r>
      <w:r w:rsidRPr="00BE2611">
        <w:rPr>
          <w:i/>
          <w:iCs/>
          <w:noProof/>
        </w:rPr>
        <w:t>in</w:t>
      </w:r>
      <w:r w:rsidRPr="00BE2611">
        <w:rPr>
          <w:noProof/>
        </w:rPr>
        <w:t xml:space="preserve"> A. L. Page, editor. Methods of Soil Analysis. 2nd edition. ASA and SSSA, Madison, WI, USA.</w:t>
      </w:r>
    </w:p>
    <w:p w14:paraId="5BC124E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enward, M. G., and J. H. Roger. 1997. Small Sample Inference for Fixed Effects from Restricted Maximum Likelihood. Biometrics 53:983.</w:t>
      </w:r>
    </w:p>
    <w:p w14:paraId="1BB16EC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norr, W., and M. Heimann. 2001. Uncertainties in global terrestrial biosphere modeling: 1. A comprehensive sensitivity analysis with a new photosynthesis and energy balance scheme. Global Biogeochemical Cycles 15:207–225.</w:t>
      </w:r>
    </w:p>
    <w:p w14:paraId="00F2F53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avergne, A., D. Sandoval, V. J. Hare, H. Graven, and I. C. Prentice. 2020. Impacts of soil water stress on the acclimated stomatal limitation of photosynthesis: Insights from stable carbon isotope data. Global Change Biology 26:7158–7172.</w:t>
      </w:r>
    </w:p>
    <w:p w14:paraId="03B56E8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25D47E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Bauer, D. S., and K. Treseder. 2008. Nitrogen limitation of net primary productivity in terrestrial ecosystems is globally distributed. Ecology 89:371–379.</w:t>
      </w:r>
    </w:p>
    <w:p w14:paraId="2F9CEDC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fcheck, J. S. 2016. piecewiseSEM: Piecewise structural equation modelling in r for ecology, evolution, and systematics. Methods in Ecology and Evolution 7:573–579.</w:t>
      </w:r>
    </w:p>
    <w:p w14:paraId="325AB8F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nth, R. 2019. emmeans: estimated marginal means, aka least-squares means.</w:t>
      </w:r>
    </w:p>
    <w:p w14:paraId="5D77CFF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 Q., M. Wei, Y. Li, G. Feng, Y. Wang, S. Li, and D. Zhang. 2019. Effects of soil moisture on water transport, photosynthetic carbon gain and water use efficiency in tomato are influenced by evaporative demand. Agricultural Water Management 226.</w:t>
      </w:r>
    </w:p>
    <w:p w14:paraId="58726C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 W., H. Zhang, G. Huang, R. Liu, H. Wu, C. Zhao, and N. G. McDowell. 2020. Effects of nitrogen enrichment on tree carbon allocation: A global synthesis. Global Ecology and Biogeography 29:573–589.</w:t>
      </w:r>
    </w:p>
    <w:p w14:paraId="38B0E46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ang, X., T. Zhang, X. Lu, D. S. Ellsworth, H. BassiriRad, C. You, D. Wang, P. He, Q. Deng, H. Liu, J. Mo, and Q. Ye. 2020. Global response patterns of plant photosynthesis to nitrogen addition: A meta‐analysis. Global Change Biology 26:3585–3600.</w:t>
      </w:r>
    </w:p>
    <w:p w14:paraId="7537A3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ópez, J., D. A. Way, and W. Sadok. 2021. Systemic effects of rising atmospheric vapor pressure deficit on plant physiology and productivity. Global Change Biology 27:1704–1720.</w:t>
      </w:r>
    </w:p>
    <w:p w14:paraId="728F16A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uo, X., T. F. Keenan, J. M. Chen, H. Croft, I. C. Prentice, N. G. Smith, A. P. Walker, H. Wang, R. Wang, C. Xu, and Y. Zhang. 2021. Global variation in the fraction of leaf nitrogen allocated to photosynthesis. Nature Communications 12:4866.</w:t>
      </w:r>
    </w:p>
    <w:p w14:paraId="76644F8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Mengoli, G., S. P. Harrison, and I. C. Prentice. 2023. A global function of climatic aridity accounts for soil moisture stress on carbon assimilation. EGUsphere.</w:t>
      </w:r>
    </w:p>
    <w:p w14:paraId="014C69B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6B80E3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noda, Y., K. Hikosaka, and T. Hirose. 2004. Allocation of nitrogen to cell walls decreases photosynthetic nitrogen-use efficiency. Functional Ecology 18:419–425.</w:t>
      </w:r>
    </w:p>
    <w:p w14:paraId="4AA4AB0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noda, Y., I. J. Wright, J. R. Evans, K. Hikosaka, K. Kitajima, Ü. Niinemets, H. Poorter, T. Tosens, and M. Westoby. 2017. Physiological and structural tradeoffs underlying the leaf economics spectrum. New Phytologist 214:1447–1463.</w:t>
      </w:r>
    </w:p>
    <w:p w14:paraId="2A41DE6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ren, R., J. S. Sperry, G. G. Katul, D. E. Pataki, B. E. Ewers, N. Phillips, and K. V. R. Schäfer. 1999. Survey and synthesis of intra- and interspecific variation in stomatal sensitivity to vapour pressure deficit. Plant, Cell and Environment 22:1515–1526.</w:t>
      </w:r>
    </w:p>
    <w:p w14:paraId="3BFE958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BB09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eng, Y., K. J. Bloomfield, L. A. Cernusak, T. F. Domingues, and I. C. Prentice. 2021. Global climate and nutrient controls of photosynthetic capacity. Communications Biology 4:462.</w:t>
      </w:r>
    </w:p>
    <w:p w14:paraId="126EFD1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Perkowski, E. A., D. W. Frey, C. L. Goodale, and N. G. Smith. (n.d.). Increasing nitrogen availability increases water use efficiency and decreases nitrogen use efficiency in </w:t>
      </w:r>
      <w:r w:rsidRPr="00BE2611">
        <w:rPr>
          <w:i/>
          <w:iCs/>
          <w:noProof/>
        </w:rPr>
        <w:t>Acer saccharum</w:t>
      </w:r>
      <w:r w:rsidRPr="00BE2611">
        <w:rPr>
          <w:noProof/>
        </w:rPr>
        <w:t>: a test of photosynthetic least-cost theory in mature forests.</w:t>
      </w:r>
    </w:p>
    <w:p w14:paraId="46EFA9D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353016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inheiro, J., and D. Bates. 2022. nlme: linear and nonlinear mixed effects models.</w:t>
      </w:r>
    </w:p>
    <w:p w14:paraId="5268DE7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rentice, I. C., N. Dong, S. M. Gleason, V. Maire, and I. J. Wright. 2014. Balancing the costs of carbon gain and water transport: testing a new theoretical framework for plant functional ecology. Ecology Letters 17:82–91.</w:t>
      </w:r>
    </w:p>
    <w:p w14:paraId="1C2C9C8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riestley, C. H. B., and R. J. Taylor. 1972. On the Assessment of Surface Heat Flux and Evaporation Using Large-Scale Parameters. Monthly Weather Review 100:81–92.</w:t>
      </w:r>
    </w:p>
    <w:p w14:paraId="767CF00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212383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 Core Team. 2021. R: A language and environment for statistical computing. R Foundation for Statistical Computing, Vienna, Austria.</w:t>
      </w:r>
    </w:p>
    <w:p w14:paraId="00030B1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eich, P. B. 2014. The world-wide ‘fast-slow’ plant economics spectrum: a traits manifesto. Journal of Ecology 102:275–301.</w:t>
      </w:r>
    </w:p>
    <w:p w14:paraId="0FCE4AC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ogers, A. 2014. The use and misuse of V</w:t>
      </w:r>
      <w:r w:rsidRPr="00BE2611">
        <w:rPr>
          <w:noProof/>
          <w:vertAlign w:val="subscript"/>
        </w:rPr>
        <w:t>c,max</w:t>
      </w:r>
      <w:r w:rsidRPr="00BE2611">
        <w:rPr>
          <w:noProof/>
        </w:rPr>
        <w:t xml:space="preserve"> in Earth System Models. Photosynthesis Research 119:15–29.</w:t>
      </w:r>
    </w:p>
    <w:p w14:paraId="781775B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70B780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Sage, R. F., and R. W. Pearcy. 1987. The nitrogen use efficiency of C3 and C4 plants: I. Leaf nitrogen, growth, and biomass partitioning in </w:t>
      </w:r>
      <w:r w:rsidRPr="00BE2611">
        <w:rPr>
          <w:i/>
          <w:iCs/>
          <w:noProof/>
        </w:rPr>
        <w:t>Chenopodium album</w:t>
      </w:r>
      <w:r w:rsidRPr="00BE2611">
        <w:rPr>
          <w:noProof/>
        </w:rPr>
        <w:t xml:space="preserve"> (L.) and </w:t>
      </w:r>
      <w:r w:rsidRPr="00BE2611">
        <w:rPr>
          <w:i/>
          <w:iCs/>
          <w:noProof/>
        </w:rPr>
        <w:t>Amaranthus retroflexus</w:t>
      </w:r>
      <w:r w:rsidRPr="00BE2611">
        <w:rPr>
          <w:noProof/>
        </w:rPr>
        <w:t xml:space="preserve"> (L.). Plant Physiology 84:954–958.</w:t>
      </w:r>
    </w:p>
    <w:p w14:paraId="4E07BF7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axton, K. E., and W. J. Rawls. 2006. Soil water characteristic estimates by texture and organic matter for hydrologic solutions. Soil Science Society of America Journal 70:1569–1578.</w:t>
      </w:r>
    </w:p>
    <w:p w14:paraId="1A4910C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hmitt, M. R., and G. E. Edwards. 1981. Photosynthetic capacity and nitrogen use efficiency of maize, wheat, and rice: A comparison between C3 and C4 photosynthesis. Journal of Experimental Botany 32:459–466.</w:t>
      </w:r>
    </w:p>
    <w:p w14:paraId="0016306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hneider, C. A., W. S. Rasband, and K. W. Eliceiri. 2012. NIH Image to ImageJ: 25 years of image analysis. Nature methods 9:671–675.</w:t>
      </w:r>
    </w:p>
    <w:p w14:paraId="6E4BFED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ott, H. G., and N. G. Smith. 2022. A Model of C4 Photosynthetic Acclimation Based on Least-Cost Optimality Theory Suitable for Earth System Model Incorporation. Journal of Advances in Modeling Earth Systems 14:1–16.</w:t>
      </w:r>
    </w:p>
    <w:p w14:paraId="747D52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hi, M., J. B. Fisher, E. R. Brzostek, and R. P. Phillips. 2016. Carbon cost of plant nitrogen acquisition: Global carbon cycle impact from an improved plant nitrogen cycle in the Community Land Model. Global Change Biology 22:1299–1314.</w:t>
      </w:r>
    </w:p>
    <w:p w14:paraId="06D30DD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mith, B., D. Wärlind, A. Arneth, T. Hickler, P. Leadley, J. Siltberg, and S. Zaehle. 2014. Implications of incorporating N cycling and N limitations on primary production in an individual-based dynamic vegetation model. Biogeosciences 11:2027–2054.</w:t>
      </w:r>
    </w:p>
    <w:p w14:paraId="69C67EA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EF63B3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74B7A3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tocker, B. D., J. Zscheischler, T. F. Keenan, I. C. Prentice, J. Peñuelas, and S. I. Seneviratne. 2018. Quantifying soil moisture impacts on light use efficiency across biomes. New Phytologist 218:1430–1449.</w:t>
      </w:r>
    </w:p>
    <w:p w14:paraId="359B53F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ulman, B. N., D. T. Roman, K. Yi, L. Wang, R. P. Phillips, and K. A. Novick. 2016. High atmospheric demand for water can limit forest carbon uptake and transpiration as severely as dry soil. Geophysical Research Letters 43:9686–9695.</w:t>
      </w:r>
    </w:p>
    <w:p w14:paraId="22F1CE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Taylor, B. N., and D. N. L. Menge. 2018. Light regulates tropical symbiotic nitrogen fixation more strongly than soil nitrogen. Nature Plants 4:655–661.</w:t>
      </w:r>
    </w:p>
    <w:p w14:paraId="318BEA2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Thieurmel, B., and A. Elmarhraoui. 2019. suncalc: Compute sun position, sunlight phases, moon position, and lunar phase.</w:t>
      </w:r>
    </w:p>
    <w:p w14:paraId="5FA3ACD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USDA NRCS. 2022. The PLANTS Database. (http://plants.usda.gov, 18 November 2022). National Plant Data Team, Greensboro, NC 27401-4901 USA.</w:t>
      </w:r>
    </w:p>
    <w:p w14:paraId="252AB4E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26B0B5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F9EC10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ng, H., I. C. Prentice, T. F. Keenan, T. W. Davis, I. J. Wright, W. K. Cornwell, B. J. Evans, and C. Peng. 2017. Towards a universal model for carbon dioxide uptake by plants. Nature Plants 3:734–741.</w:t>
      </w:r>
    </w:p>
    <w:p w14:paraId="585FFAD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ng, H., I. C. Prentice, I. J. Wright, D. I. Warton, S. Qiao, X. Xu, J. Zhou, K. Kikuzawa, and N. C. Stenseth. 2023. Leaf economics fundamentals explained by optimality principles. Science Advances 9:eadd566.</w:t>
      </w:r>
    </w:p>
    <w:p w14:paraId="7526E70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ring, E. F., E. A. Perkowski, and N. G. Smith. 2023. Soil nitrogen fertilization reduces relative leaf nitrogen allocation to photosynthesis. Journal of Experimental Botany 74:5166–5180.</w:t>
      </w:r>
    </w:p>
    <w:p w14:paraId="707967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C7C257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ieder, W. R., C. C. Cleveland, W. K. Smith, and K. Todd-Brown. 2015. Future productivity and carbon storage limited by terrestrial nutrient availability. Nature Geoscience 8:441–444.</w:t>
      </w:r>
    </w:p>
    <w:p w14:paraId="41B6779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10168D3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and M. Westoby. 2003. Least-cost input mixtures of water and nitrogen for photosynthesis. The American Naturalist 161:98–111.</w:t>
      </w:r>
    </w:p>
    <w:p w14:paraId="4C35052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291442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094EAA9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29F2F7C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Ziehn, T., J. Kattge, W. Knorr, and M. Scholze. 2011. Improving the predictability of global CO</w:t>
      </w:r>
      <w:r w:rsidRPr="00BE2611">
        <w:rPr>
          <w:noProof/>
          <w:vertAlign w:val="subscript"/>
        </w:rPr>
        <w:t>2</w:t>
      </w:r>
      <w:r w:rsidRPr="00BE2611">
        <w:rPr>
          <w:noProof/>
        </w:rPr>
        <w:t xml:space="preserve"> assimilation rates under climate change. Geophysical Research Letters 38:L10404.</w:t>
      </w:r>
    </w:p>
    <w:p w14:paraId="58BCB247" w14:textId="6917C150" w:rsidR="00AA3362" w:rsidRPr="00AA3362" w:rsidRDefault="00AA3362" w:rsidP="00BE2611">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1"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2" w:author="Perkowski, Evan A" w:date="2023-09-21T09:58:00Z" w:initials="EP">
    <w:p w14:paraId="7B28BFBE" w14:textId="77777777" w:rsidR="00223A9B" w:rsidRDefault="00223A9B" w:rsidP="008D6EB0">
      <w:r>
        <w:rPr>
          <w:rStyle w:val="CommentReference"/>
        </w:rPr>
        <w:annotationRef/>
      </w:r>
      <w:r>
        <w:rPr>
          <w:rFonts w:eastAsiaTheme="minorHAnsi" w:cs="Times New Roman (Body CS)"/>
          <w:color w:val="000000"/>
          <w:sz w:val="20"/>
          <w:szCs w:val="20"/>
        </w:rPr>
        <w:t>Using lme here because I can’t get psem() to work with lmer for some reason. Should give the same result and same coefficients, though</w:t>
      </w:r>
    </w:p>
  </w:comment>
  <w:comment w:id="3" w:author="Smith, Nick" w:date="2023-07-18T09:42:00Z" w:initials="SN">
    <w:p w14:paraId="39A946CC" w14:textId="585CBED5"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4" w:author="Perkowski, Evan A [2]" w:date="2023-09-21T10:31:00Z" w:initials="PEA">
    <w:p w14:paraId="64662DF7" w14:textId="77777777" w:rsidR="00D224C0" w:rsidRDefault="00D224C0" w:rsidP="00CE2B17">
      <w:r>
        <w:rPr>
          <w:rStyle w:val="CommentReference"/>
        </w:rPr>
        <w:annotationRef/>
      </w:r>
      <w:r>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Beta~VPD, and Nmass~soil moisture are all now included as correlated errors in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164CEA" w15:done="0"/>
  <w15:commentEx w15:paraId="77DDE941" w15:paraIdParent="5A164CEA" w15:done="0"/>
  <w15:commentEx w15:paraId="7B28BFBE" w15:done="0"/>
  <w15:commentEx w15:paraId="0195B2D1" w15:done="0"/>
  <w15:commentEx w15:paraId="64662DF7" w15:paraIdParent="0195B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0D4CF" w16cex:dateUtc="2023-07-18T14:07:00Z"/>
  <w16cex:commentExtensible w16cex:durableId="76670716" w16cex:dateUtc="2023-09-11T18:43:00Z"/>
  <w16cex:commentExtensible w16cex:durableId="06350001" w16cex:dateUtc="2023-09-21T14:58:00Z"/>
  <w16cex:commentExtensible w16cex:durableId="2860DCFE" w16cex:dateUtc="2023-07-18T14:42:00Z"/>
  <w16cex:commentExtensible w16cex:durableId="238060E2" w16cex:dateUtc="2023-09-21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164CEA" w16cid:durableId="2860D4CF"/>
  <w16cid:commentId w16cid:paraId="77DDE941" w16cid:durableId="76670716"/>
  <w16cid:commentId w16cid:paraId="7B28BFBE" w16cid:durableId="06350001"/>
  <w16cid:commentId w16cid:paraId="0195B2D1" w16cid:durableId="2860DCFE"/>
  <w16cid:commentId w16cid:paraId="64662DF7" w16cid:durableId="23806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DB6C7" w14:textId="77777777" w:rsidR="00EB3A2B" w:rsidRDefault="00EB3A2B" w:rsidP="00C14547">
      <w:r>
        <w:separator/>
      </w:r>
    </w:p>
  </w:endnote>
  <w:endnote w:type="continuationSeparator" w:id="0">
    <w:p w14:paraId="22BC60D5" w14:textId="77777777" w:rsidR="00EB3A2B" w:rsidRDefault="00EB3A2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701B5" w14:textId="77777777" w:rsidR="00EB3A2B" w:rsidRDefault="00EB3A2B" w:rsidP="00C14547">
      <w:r>
        <w:separator/>
      </w:r>
    </w:p>
  </w:footnote>
  <w:footnote w:type="continuationSeparator" w:id="0">
    <w:p w14:paraId="6004F908" w14:textId="77777777" w:rsidR="00EB3A2B" w:rsidRDefault="00EB3A2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8663E"/>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1D63"/>
    <w:rsid w:val="004B2119"/>
    <w:rsid w:val="004B296F"/>
    <w:rsid w:val="004B3F25"/>
    <w:rsid w:val="004B446C"/>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61CFE"/>
    <w:rsid w:val="007625A8"/>
    <w:rsid w:val="00763DF0"/>
    <w:rsid w:val="00766804"/>
    <w:rsid w:val="00766F30"/>
    <w:rsid w:val="007672B1"/>
    <w:rsid w:val="00770B11"/>
    <w:rsid w:val="00772E49"/>
    <w:rsid w:val="00773365"/>
    <w:rsid w:val="00776F01"/>
    <w:rsid w:val="00776F15"/>
    <w:rsid w:val="00780F85"/>
    <w:rsid w:val="00781FB2"/>
    <w:rsid w:val="007822BE"/>
    <w:rsid w:val="00785A1F"/>
    <w:rsid w:val="00787D3A"/>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633B"/>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5647"/>
    <w:rsid w:val="0094671E"/>
    <w:rsid w:val="0095217B"/>
    <w:rsid w:val="00952A58"/>
    <w:rsid w:val="00954255"/>
    <w:rsid w:val="009560C0"/>
    <w:rsid w:val="00964285"/>
    <w:rsid w:val="009643B9"/>
    <w:rsid w:val="00965142"/>
    <w:rsid w:val="009664B2"/>
    <w:rsid w:val="009673D0"/>
    <w:rsid w:val="00967C8A"/>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B78FE"/>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0F97"/>
    <w:rsid w:val="00BC17DC"/>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F5E"/>
    <w:rsid w:val="00C14426"/>
    <w:rsid w:val="00C14547"/>
    <w:rsid w:val="00C1617D"/>
    <w:rsid w:val="00C16652"/>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437FE"/>
    <w:rsid w:val="00D44E47"/>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02C"/>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5F1E"/>
    <w:rsid w:val="00E7624F"/>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https://prism.oregonstate.edu"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TotalTime>
  <Pages>29</Pages>
  <Words>83719</Words>
  <Characters>477200</Characters>
  <Application>Microsoft Office Word</Application>
  <DocSecurity>0</DocSecurity>
  <Lines>3976</Lines>
  <Paragraphs>11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0</cp:revision>
  <cp:lastPrinted>2023-03-23T20:30:00Z</cp:lastPrinted>
  <dcterms:created xsi:type="dcterms:W3CDTF">2023-09-19T17:45:00Z</dcterms:created>
  <dcterms:modified xsi:type="dcterms:W3CDTF">2023-09-2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